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E6F66" w14:textId="77777777" w:rsidR="00523C94" w:rsidRDefault="004F7BC0">
      <w:r>
        <w:t>Results Section DC Paper</w:t>
      </w:r>
    </w:p>
    <w:p w14:paraId="4CA441AB" w14:textId="447E108D" w:rsidR="004F7BC0" w:rsidRPr="00EA731B" w:rsidRDefault="004F7BC0" w:rsidP="004F7BC0">
      <w:pPr>
        <w:rPr>
          <w:rFonts w:ascii="Arial" w:hAnsi="Arial" w:cs="Arial"/>
          <w:b/>
          <w:color w:val="000000"/>
          <w:sz w:val="22"/>
          <w:szCs w:val="117"/>
        </w:rPr>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4F7BC0">
      <w:pPr>
        <w:rPr>
          <w:rFonts w:ascii="Arial" w:eastAsia="Times New Roman" w:hAnsi="Arial" w:cs="Arial"/>
          <w:sz w:val="22"/>
        </w:rPr>
      </w:pPr>
    </w:p>
    <w:p w14:paraId="54781E01" w14:textId="03104ED4" w:rsidR="004F7BC0" w:rsidRDefault="004F7BC0" w:rsidP="004F7BC0">
      <w:pPr>
        <w:rPr>
          <w:rFonts w:ascii="Arial" w:hAnsi="Arial" w:cs="Arial"/>
          <w:i/>
          <w:color w:val="000000"/>
          <w:sz w:val="22"/>
          <w:szCs w:val="22"/>
        </w:rPr>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hybrid strain than lab strain</w:t>
      </w:r>
    </w:p>
    <w:p w14:paraId="68267006" w14:textId="0F0F7BBA" w:rsidR="004F7BC0" w:rsidRDefault="00F7614B" w:rsidP="004F7BC0">
      <w:pPr>
        <w:rPr>
          <w:rFonts w:ascii="Arial" w:eastAsia="Times New Roman" w:hAnsi="Arial" w:cs="Arial"/>
          <w:sz w:val="22"/>
        </w:rPr>
      </w:pPr>
      <w:r>
        <w:rPr>
          <w:rFonts w:ascii="Arial" w:hAnsi="Arial" w:cs="Arial"/>
          <w:color w:val="000000"/>
          <w:sz w:val="22"/>
          <w:szCs w:val="22"/>
        </w:rPr>
        <w:tab/>
        <w:t xml:space="preserve">The rate of spontaneous aneuploidy in the heterozygous hybrid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The homozygous lab strain had a 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nearly half that of the heterozygous lab strain (</w:t>
      </w:r>
      <w:r w:rsidRPr="00101CB8">
        <w:rPr>
          <w:rFonts w:ascii="Arial" w:hAnsi="Arial" w:cs="Arial"/>
          <w:i/>
          <w:color w:val="000000"/>
          <w:sz w:val="22"/>
          <w:szCs w:val="22"/>
        </w:rPr>
        <w:t>p</w:t>
      </w:r>
      <w:r>
        <w:rPr>
          <w:rFonts w:ascii="Arial" w:hAnsi="Arial" w:cs="Arial"/>
          <w:color w:val="000000"/>
          <w:sz w:val="22"/>
          <w:szCs w:val="22"/>
        </w:rPr>
        <w:t>=0.0106, Fisher’s exact test</w:t>
      </w:r>
      <w:r w:rsidR="00623142">
        <w:rPr>
          <w:rFonts w:ascii="Arial" w:hAnsi="Arial" w:cs="Arial"/>
          <w:color w:val="000000"/>
          <w:sz w:val="22"/>
          <w:szCs w:val="22"/>
        </w:rPr>
        <w:t>, figure 1</w:t>
      </w:r>
      <w:r>
        <w:rPr>
          <w:rFonts w:ascii="Arial" w:hAnsi="Arial" w:cs="Arial"/>
          <w:color w:val="000000"/>
          <w:sz w:val="22"/>
          <w:szCs w:val="22"/>
        </w:rPr>
        <w:t xml:space="preserve">). </w:t>
      </w:r>
      <w:commentRangeStart w:id="0"/>
      <w:r w:rsidR="001076C4" w:rsidRPr="00D842EE">
        <w:rPr>
          <w:rFonts w:ascii="Arial" w:eastAsia="Times New Roman" w:hAnsi="Arial" w:cs="Arial"/>
          <w:sz w:val="22"/>
        </w:rPr>
        <w:t xml:space="preserve">Previous studies have found that chromosome 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7D3E33">
        <w:rPr>
          <w:rFonts w:ascii="Arial" w:eastAsia="Times New Roman" w:hAnsi="Arial" w:cs="Arial"/>
          <w:sz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0"/>
      <w:r w:rsidR="001076C4">
        <w:rPr>
          <w:rStyle w:val="CommentReference"/>
        </w:rPr>
        <w:commentReference w:id="0"/>
      </w:r>
    </w:p>
    <w:p w14:paraId="06DE8938" w14:textId="263C06E1" w:rsidR="007D3E33" w:rsidRPr="007D3E33" w:rsidRDefault="007D3E33" w:rsidP="007D3E33">
      <w:pPr>
        <w:ind w:firstLine="720"/>
        <w:rPr>
          <w:rFonts w:ascii="Arial" w:eastAsia="Times New Roman" w:hAnsi="Arial" w:cs="Arial"/>
          <w:sz w:val="22"/>
        </w:rPr>
      </w:pPr>
      <w:r>
        <w:rPr>
          <w:rFonts w:ascii="Arial" w:eastAsia="Times New Roman" w:hAnsi="Arial" w:cs="Arial"/>
          <w:sz w:val="22"/>
        </w:rPr>
        <w:t xml:space="preserve">Hybrids of two yeast species have been shown to systematically lose all or part of one parent’s genome early in mitosis </w:t>
      </w:r>
      <w:r>
        <w:rPr>
          <w:rFonts w:ascii="Arial" w:eastAsia="Times New Roman" w:hAnsi="Arial" w:cs="Arial"/>
          <w:sz w:val="22"/>
        </w:rPr>
        <w:fldChar w:fldCharType="begin"/>
      </w:r>
      <w:r>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Pr>
          <w:rFonts w:ascii="Arial" w:eastAsia="Times New Roman" w:hAnsi="Arial" w:cs="Arial"/>
          <w:noProof/>
          <w:sz w:val="22"/>
        </w:rPr>
        <w:t>(</w:t>
      </w:r>
      <w:r w:rsidRPr="00CA6FD4">
        <w:rPr>
          <w:rFonts w:ascii="Arial" w:eastAsia="Times New Roman" w:hAnsi="Arial" w:cs="Arial"/>
          <w:smallCaps/>
          <w:noProof/>
          <w:sz w:val="22"/>
        </w:rPr>
        <w:t>Marinoni</w:t>
      </w:r>
      <w:r w:rsidRPr="00CA6FD4">
        <w:rPr>
          <w:rFonts w:ascii="Arial" w:eastAsia="Times New Roman" w:hAnsi="Arial" w:cs="Arial"/>
          <w:i/>
          <w:noProof/>
          <w:sz w:val="22"/>
        </w:rPr>
        <w:t xml:space="preserve"> et al.</w:t>
      </w:r>
      <w:r>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hybrid of distantly-related </w:t>
      </w:r>
      <w:r w:rsidRPr="00101CB8">
        <w:rPr>
          <w:rFonts w:ascii="Arial" w:eastAsia="Times New Roman" w:hAnsi="Arial" w:cs="Arial"/>
          <w:i/>
          <w:sz w:val="22"/>
        </w:rPr>
        <w:t>S. cerevisiae</w:t>
      </w:r>
      <w:r>
        <w:rPr>
          <w:rFonts w:ascii="Arial" w:eastAsia="Times New Roman" w:hAnsi="Arial" w:cs="Arial"/>
          <w:sz w:val="22"/>
        </w:rPr>
        <w:t xml:space="preserve"> strains may show a milder version of genome incompatibility as exemplified by the higher rate of aneuploidy compared to the homozygous lab strain.</w:t>
      </w:r>
    </w:p>
    <w:p w14:paraId="049392E4" w14:textId="6CA33469" w:rsidR="00121EC8" w:rsidRDefault="00153E79" w:rsidP="009D4DE4">
      <w:pPr>
        <w:ind w:firstLine="720"/>
        <w:rPr>
          <w:rFonts w:ascii="Arial" w:eastAsia="Times New Roman" w:hAnsi="Arial" w:cs="Arial"/>
          <w:sz w:val="22"/>
        </w:rPr>
      </w:pPr>
      <w:r>
        <w:rPr>
          <w:rFonts w:ascii="Arial" w:eastAsia="Times New Roman" w:hAnsi="Arial" w:cs="Arial"/>
          <w:sz w:val="22"/>
        </w:rPr>
        <w:t xml:space="preserve">Across both experiments, 10 out of the 16 chromosomes were found to be aneuploid (figure 7). </w:t>
      </w:r>
      <w:r w:rsidR="004F7BC0">
        <w:rPr>
          <w:rFonts w:ascii="Arial" w:eastAsia="Times New Roman" w:hAnsi="Arial" w:cs="Arial"/>
          <w:sz w:val="22"/>
        </w:rPr>
        <w:t xml:space="preserve">For the lab strain, 31 out of 145 sequenced samples were found to be aneuploid </w:t>
      </w:r>
      <w:r w:rsidR="004F7BC0">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4F7BC0">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sidR="004F7BC0">
        <w:rPr>
          <w:rFonts w:ascii="Arial" w:eastAsia="Times New Roman" w:hAnsi="Arial" w:cs="Arial"/>
          <w:sz w:val="22"/>
        </w:rPr>
        <w:fldChar w:fldCharType="end"/>
      </w:r>
      <w:r w:rsidR="004F7BC0">
        <w:rPr>
          <w:rFonts w:ascii="Arial" w:eastAsia="Times New Roman" w:hAnsi="Arial" w:cs="Arial"/>
          <w:sz w:val="22"/>
        </w:rPr>
        <w:t xml:space="preserve">. Of these, 29 had whole-chromosomal duplications, and 2 had whole-chromosomal deletions </w:t>
      </w:r>
      <w:r w:rsidR="004F7BC0">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4F7BC0">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sidR="004F7BC0">
        <w:rPr>
          <w:rFonts w:ascii="Arial" w:eastAsia="Times New Roman" w:hAnsi="Arial" w:cs="Arial"/>
          <w:sz w:val="22"/>
        </w:rPr>
        <w:fldChar w:fldCharType="end"/>
      </w:r>
      <w:r w:rsidR="004F7BC0">
        <w:rPr>
          <w:rFonts w:ascii="Arial" w:eastAsia="Times New Roman" w:hAnsi="Arial" w:cs="Arial"/>
          <w:sz w:val="22"/>
        </w:rPr>
        <w:t xml:space="preserve">. No segmental duplications were found in the lab strain </w:t>
      </w:r>
      <w:r w:rsidR="00121EC8">
        <w:rPr>
          <w:rFonts w:ascii="Arial" w:eastAsia="Times New Roman" w:hAnsi="Arial" w:cs="Arial"/>
          <w:sz w:val="22"/>
        </w:rPr>
        <w:t>samples</w:t>
      </w:r>
      <w:r w:rsidR="004F7BC0">
        <w:rPr>
          <w:rFonts w:ascii="Arial" w:eastAsia="Times New Roman" w:hAnsi="Arial" w:cs="Arial"/>
          <w:sz w:val="22"/>
        </w:rPr>
        <w:t xml:space="preserve">. 4 </w:t>
      </w:r>
      <w:r w:rsidR="00121EC8">
        <w:rPr>
          <w:rFonts w:ascii="Arial" w:eastAsia="Times New Roman" w:hAnsi="Arial" w:cs="Arial"/>
          <w:sz w:val="22"/>
        </w:rPr>
        <w:t>samples</w:t>
      </w:r>
      <w:r w:rsidR="004F7BC0">
        <w:rPr>
          <w:rFonts w:ascii="Arial" w:eastAsia="Times New Roman" w:hAnsi="Arial" w:cs="Arial"/>
          <w:sz w:val="22"/>
        </w:rPr>
        <w:t xml:space="preserve"> contained multiple aneuploidies (i.e. two separate chromosomes had become aneuploid</w:t>
      </w:r>
      <w:r w:rsidR="004F4855">
        <w:rPr>
          <w:rFonts w:ascii="Arial" w:eastAsia="Times New Roman" w:hAnsi="Arial" w:cs="Arial"/>
          <w:sz w:val="22"/>
        </w:rPr>
        <w:t xml:space="preserve">). </w:t>
      </w:r>
      <w:r>
        <w:rPr>
          <w:rFonts w:ascii="Arial" w:eastAsia="Times New Roman" w:hAnsi="Arial" w:cs="Arial"/>
          <w:sz w:val="22"/>
        </w:rPr>
        <w:t>Eight chromosomes</w:t>
      </w:r>
      <w:commentRangeStart w:id="1"/>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sidR="004F7BC0">
        <w:rPr>
          <w:rFonts w:ascii="Arial" w:eastAsia="Times New Roman" w:hAnsi="Arial" w:cs="Arial"/>
          <w:sz w:val="22"/>
        </w:rPr>
        <w:t>aneuploid</w:t>
      </w:r>
      <w:r w:rsidR="004F4855">
        <w:rPr>
          <w:rFonts w:ascii="Arial" w:eastAsia="Times New Roman" w:hAnsi="Arial" w:cs="Arial"/>
          <w:sz w:val="22"/>
        </w:rPr>
        <w:t xml:space="preserve"> in multiple </w:t>
      </w:r>
      <w:r w:rsidR="00405328">
        <w:rPr>
          <w:rFonts w:ascii="Arial" w:eastAsia="Times New Roman" w:hAnsi="Arial" w:cs="Arial"/>
          <w:sz w:val="22"/>
        </w:rPr>
        <w:t xml:space="preserve">individual </w:t>
      </w:r>
      <w:r w:rsidR="00121EC8">
        <w:rPr>
          <w:rFonts w:ascii="Arial" w:eastAsia="Times New Roman" w:hAnsi="Arial" w:cs="Arial"/>
          <w:sz w:val="22"/>
        </w:rPr>
        <w:t>samples</w:t>
      </w:r>
      <w:r w:rsidR="004F7BC0">
        <w:rPr>
          <w:rFonts w:ascii="Arial" w:eastAsia="Times New Roman" w:hAnsi="Arial" w:cs="Arial"/>
          <w:sz w:val="22"/>
        </w:rPr>
        <w:t>.</w:t>
      </w:r>
      <w:commentRangeEnd w:id="1"/>
      <w:r w:rsidR="007D3E33">
        <w:rPr>
          <w:rStyle w:val="CommentReference"/>
        </w:rPr>
        <w:commentReference w:id="1"/>
      </w:r>
    </w:p>
    <w:p w14:paraId="6746A57A" w14:textId="341B0A5A" w:rsidR="005A6F69" w:rsidRDefault="004F4855" w:rsidP="009D4DE4">
      <w:pPr>
        <w:ind w:firstLine="720"/>
        <w:rPr>
          <w:rFonts w:ascii="Arial" w:eastAsia="Times New Roman" w:hAnsi="Arial" w:cs="Arial"/>
          <w:sz w:val="22"/>
        </w:rPr>
      </w:pPr>
      <w:r>
        <w:rPr>
          <w:rFonts w:ascii="Arial" w:eastAsia="Times New Roman" w:hAnsi="Arial" w:cs="Arial"/>
          <w:sz w:val="22"/>
        </w:rPr>
        <w:t xml:space="preserve">In the hybrid strain, 29 out of 76 sequenced samples were found to be aneuploid. Of these, 27 were trisomic, 1 was monosomic, and 1 was </w:t>
      </w:r>
      <w:proofErr w:type="spellStart"/>
      <w:r>
        <w:rPr>
          <w:rFonts w:ascii="Arial" w:eastAsia="Times New Roman" w:hAnsi="Arial" w:cs="Arial"/>
          <w:sz w:val="22"/>
        </w:rPr>
        <w:t>tetrasomic</w:t>
      </w:r>
      <w:proofErr w:type="spellEnd"/>
      <w:r>
        <w:rPr>
          <w:rFonts w:ascii="Arial" w:eastAsia="Times New Roman" w:hAnsi="Arial" w:cs="Arial"/>
          <w:sz w:val="22"/>
        </w:rPr>
        <w:t xml:space="preserve">. </w:t>
      </w:r>
      <w:r w:rsidR="00B67301">
        <w:rPr>
          <w:rFonts w:ascii="Arial" w:eastAsia="Times New Roman" w:hAnsi="Arial" w:cs="Arial"/>
          <w:sz w:val="22"/>
        </w:rPr>
        <w:t xml:space="preserve">One </w:t>
      </w:r>
      <w:r w:rsidR="00121EC8">
        <w:rPr>
          <w:rFonts w:ascii="Arial" w:eastAsia="Times New Roman" w:hAnsi="Arial" w:cs="Arial"/>
          <w:sz w:val="22"/>
        </w:rPr>
        <w:t>sample</w:t>
      </w:r>
      <w:r w:rsidR="00B67301">
        <w:rPr>
          <w:rFonts w:ascii="Arial" w:eastAsia="Times New Roman" w:hAnsi="Arial" w:cs="Arial"/>
          <w:sz w:val="22"/>
        </w:rPr>
        <w:t xml:space="preserve"> 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hybrid strain </w:t>
      </w:r>
      <w:r w:rsidR="00121EC8">
        <w:rPr>
          <w:rFonts w:ascii="Arial" w:eastAsia="Times New Roman" w:hAnsi="Arial" w:cs="Arial"/>
          <w:sz w:val="22"/>
        </w:rPr>
        <w:t>samples</w:t>
      </w:r>
      <w:r w:rsidR="00B67301">
        <w:rPr>
          <w:rFonts w:ascii="Arial" w:eastAsia="Times New Roman" w:hAnsi="Arial" w:cs="Arial"/>
          <w:sz w:val="22"/>
        </w:rPr>
        <w:t xml:space="preserve"> contained multiple aneuploidies. </w:t>
      </w:r>
    </w:p>
    <w:p w14:paraId="62EB7561" w14:textId="157FEFD3" w:rsidR="00101CB8" w:rsidRDefault="00101CB8" w:rsidP="00101CB8">
      <w:pPr>
        <w:rPr>
          <w:rFonts w:ascii="Arial" w:eastAsia="Times New Roman" w:hAnsi="Arial" w:cs="Arial"/>
          <w:sz w:val="22"/>
        </w:rPr>
      </w:pPr>
      <w:r>
        <w:rPr>
          <w:rFonts w:ascii="Arial" w:eastAsia="Times New Roman" w:hAnsi="Arial" w:cs="Arial"/>
          <w:sz w:val="22"/>
        </w:rPr>
        <w:tab/>
        <w:t xml:space="preserve">Chromosome IX was aneuploid </w:t>
      </w:r>
      <w:r w:rsidR="007D3E33">
        <w:rPr>
          <w:rFonts w:ascii="Arial" w:eastAsia="Times New Roman" w:hAnsi="Arial" w:cs="Arial"/>
          <w:sz w:val="22"/>
        </w:rPr>
        <w:t>most often</w:t>
      </w:r>
      <w:r>
        <w:rPr>
          <w:rFonts w:ascii="Arial" w:eastAsia="Times New Roman" w:hAnsi="Arial" w:cs="Arial"/>
          <w:sz w:val="22"/>
        </w:rPr>
        <w:t xml:space="preserve"> in the homozygous </w:t>
      </w:r>
      <w:commentRangeStart w:id="2"/>
      <w:r>
        <w:rPr>
          <w:rFonts w:ascii="Arial" w:eastAsia="Times New Roman" w:hAnsi="Arial" w:cs="Arial"/>
          <w:sz w:val="22"/>
        </w:rPr>
        <w:t xml:space="preserve">lab strain. </w:t>
      </w:r>
      <w:commentRangeEnd w:id="2"/>
      <w:r w:rsidR="007D3E33">
        <w:rPr>
          <w:rStyle w:val="CommentReference"/>
        </w:rPr>
        <w:commentReference w:id="2"/>
      </w:r>
      <w:r>
        <w:rPr>
          <w:rFonts w:ascii="Arial" w:eastAsia="Times New Roman" w:hAnsi="Arial" w:cs="Arial"/>
          <w:sz w:val="22"/>
        </w:rPr>
        <w:t xml:space="preserve">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hybrid strain, chromosome XVI was aneuploid most often. </w:t>
      </w:r>
    </w:p>
    <w:p w14:paraId="1319F2B0" w14:textId="25C9D7C4" w:rsidR="004F7BC0" w:rsidRDefault="004F7BC0" w:rsidP="004F7BC0">
      <w:pPr>
        <w:rPr>
          <w:rFonts w:ascii="Arial" w:eastAsia="Times New Roman" w:hAnsi="Arial" w:cs="Arial"/>
          <w:sz w:val="22"/>
        </w:rPr>
      </w:pPr>
    </w:p>
    <w:p w14:paraId="65801610" w14:textId="3C94B97D" w:rsidR="004F7BC0" w:rsidRPr="00840210" w:rsidRDefault="004F7BC0" w:rsidP="004F7BC0">
      <w:pPr>
        <w:rPr>
          <w:rFonts w:ascii="Arial" w:eastAsia="Times New Roman" w:hAnsi="Arial" w:cs="Arial"/>
          <w:i/>
          <w:sz w:val="22"/>
        </w:rPr>
      </w:pPr>
      <w:r w:rsidRPr="00840210">
        <w:rPr>
          <w:rFonts w:ascii="Arial" w:eastAsia="Times New Roman" w:hAnsi="Arial" w:cs="Arial"/>
          <w:i/>
          <w:sz w:val="22"/>
        </w:rPr>
        <w:t xml:space="preserve">Segmental Duplications </w:t>
      </w:r>
    </w:p>
    <w:p w14:paraId="1B251315" w14:textId="6E0F1089" w:rsidR="00283A96" w:rsidRDefault="00283A96" w:rsidP="004F7BC0">
      <w:pPr>
        <w:rPr>
          <w:rFonts w:ascii="Arial" w:eastAsia="Times New Roman" w:hAnsi="Arial" w:cs="Arial"/>
          <w:sz w:val="22"/>
        </w:rPr>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7D3E33">
        <w:rPr>
          <w:rFonts w:ascii="Arial" w:eastAsia="Times New Roman" w:hAnsi="Arial" w:cs="Arial"/>
          <w:sz w:val="22"/>
        </w:rPr>
        <w:t xml:space="preserve">It is not a structural duplicate of the chromosome arm, as the segment does not include the centromere. </w:t>
      </w:r>
      <w:r w:rsidR="003B37B2">
        <w:rPr>
          <w:rFonts w:ascii="Arial" w:eastAsia="Times New Roman" w:hAnsi="Arial" w:cs="Arial"/>
          <w:sz w:val="22"/>
        </w:rPr>
        <w:t>It appears that a segment of chromosome X was duplicated and then attached to another chromosome</w:t>
      </w:r>
      <w:r w:rsidR="007D3E33">
        <w:rPr>
          <w:rFonts w:ascii="Arial" w:eastAsia="Times New Roman" w:hAnsi="Arial" w:cs="Arial"/>
          <w:sz w:val="22"/>
        </w:rPr>
        <w:t>.</w:t>
      </w:r>
      <w:r w:rsidR="003B37B2">
        <w:rPr>
          <w:rFonts w:ascii="Arial" w:eastAsia="Times New Roman" w:hAnsi="Arial" w:cs="Arial"/>
          <w:sz w:val="22"/>
        </w:rPr>
        <w:t xml:space="preserve"> </w:t>
      </w:r>
      <w:r w:rsidR="007B57F9">
        <w:rPr>
          <w:rFonts w:ascii="Arial" w:eastAsia="Times New Roman" w:hAnsi="Arial" w:cs="Arial"/>
          <w:sz w:val="22"/>
        </w:rPr>
        <w:t>It appears that the initial breakpoint is around 24,400,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 which makes locating this mutation difficult.</w:t>
      </w:r>
      <w:r w:rsidR="007B57F9">
        <w:rPr>
          <w:rFonts w:ascii="Arial" w:eastAsia="Times New Roman" w:hAnsi="Arial" w:cs="Arial"/>
          <w:sz w:val="22"/>
        </w:rPr>
        <w:t xml:space="preserve"> The initial and final breakpoints are both located in intergenic sequences, </w:t>
      </w:r>
      <w:r w:rsidR="007D3E33">
        <w:rPr>
          <w:rFonts w:ascii="Arial" w:eastAsia="Times New Roman" w:hAnsi="Arial" w:cs="Arial"/>
          <w:sz w:val="22"/>
        </w:rPr>
        <w:t>and therefore</w:t>
      </w:r>
      <w:r w:rsidR="007B57F9">
        <w:rPr>
          <w:rFonts w:ascii="Arial" w:eastAsia="Times New Roman" w:hAnsi="Arial" w:cs="Arial"/>
          <w:sz w:val="22"/>
        </w:rPr>
        <w:t xml:space="preserve"> do not have a phenotypic effect</w:t>
      </w:r>
      <w:r w:rsidR="007D3E33">
        <w:rPr>
          <w:rFonts w:ascii="Arial" w:eastAsia="Times New Roman" w:hAnsi="Arial" w:cs="Arial"/>
          <w:sz w:val="22"/>
        </w:rPr>
        <w:t>.</w:t>
      </w:r>
      <w:r w:rsidR="007B57F9">
        <w:rPr>
          <w:rFonts w:ascii="Arial" w:eastAsia="Times New Roman" w:hAnsi="Arial" w:cs="Arial"/>
          <w:sz w:val="22"/>
        </w:rPr>
        <w:t xml:space="preserve"> </w:t>
      </w:r>
      <w:r w:rsidR="009300E0">
        <w:rPr>
          <w:rFonts w:ascii="Arial" w:eastAsia="Times New Roman" w:hAnsi="Arial" w:cs="Arial"/>
          <w:sz w:val="22"/>
        </w:rPr>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 </w:t>
      </w:r>
    </w:p>
    <w:p w14:paraId="5E1531BD" w14:textId="02B932D3" w:rsidR="00D975DC" w:rsidRDefault="00D975DC" w:rsidP="004F7BC0">
      <w:pPr>
        <w:rPr>
          <w:rFonts w:ascii="Arial" w:eastAsia="Times New Roman" w:hAnsi="Arial" w:cs="Arial"/>
          <w:sz w:val="22"/>
        </w:rPr>
      </w:pPr>
      <w:r>
        <w:rPr>
          <w:rFonts w:ascii="Arial" w:eastAsia="Times New Roman" w:hAnsi="Arial" w:cs="Arial"/>
          <w:sz w:val="22"/>
        </w:rPr>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3"/>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3"/>
      <w:r w:rsidR="00213525">
        <w:rPr>
          <w:rStyle w:val="CommentReference"/>
        </w:rPr>
        <w:commentReference w:id="3"/>
      </w:r>
    </w:p>
    <w:p w14:paraId="2B0189C5" w14:textId="6133B89B" w:rsidR="00F24A7C" w:rsidRPr="003C0B65" w:rsidRDefault="00F24A7C" w:rsidP="004F7BC0">
      <w:pPr>
        <w:rPr>
          <w:rFonts w:ascii="Arial" w:eastAsia="Times New Roman" w:hAnsi="Arial" w:cs="Arial"/>
          <w:i/>
          <w:sz w:val="22"/>
        </w:rPr>
      </w:pPr>
    </w:p>
    <w:p w14:paraId="678E7AD1" w14:textId="39BE49F6" w:rsidR="004F7BC0" w:rsidRPr="009D4DE4" w:rsidRDefault="004F7BC0" w:rsidP="004F7BC0">
      <w:pPr>
        <w:rPr>
          <w:rFonts w:ascii="Arial" w:hAnsi="Arial" w:cs="Arial"/>
          <w:i/>
          <w:color w:val="000000"/>
          <w:sz w:val="22"/>
          <w:szCs w:val="117"/>
        </w:rPr>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16737092" w14:textId="012CC5C2" w:rsidR="000306BA" w:rsidRDefault="004F7BC0" w:rsidP="004F7BC0">
      <w:pPr>
        <w:rPr>
          <w:rFonts w:ascii="Arial" w:eastAsia="Times New Roman" w:hAnsi="Arial" w:cs="Arial"/>
          <w:sz w:val="22"/>
        </w:rPr>
      </w:pPr>
      <w:r>
        <w:rPr>
          <w:rFonts w:ascii="Arial" w:eastAsia="Times New Roman" w:hAnsi="Arial" w:cs="Arial"/>
          <w:sz w:val="22"/>
        </w:rPr>
        <w:tab/>
      </w:r>
      <w:r w:rsidR="000306BA">
        <w:rPr>
          <w:rFonts w:ascii="Arial" w:eastAsia="Times New Roman" w:hAnsi="Arial" w:cs="Arial"/>
          <w:sz w:val="22"/>
        </w:rPr>
        <w:t>Whole-chromosome gene expression was analyzed using boxplots depicting the average and 95% confidence interval of gene expression in each chromosome</w:t>
      </w:r>
      <w:r w:rsidR="00CD3C1D">
        <w:rPr>
          <w:rFonts w:ascii="Arial" w:eastAsia="Times New Roman" w:hAnsi="Arial" w:cs="Arial"/>
          <w:sz w:val="22"/>
        </w:rPr>
        <w:t xml:space="preserve"> (figure 7).</w:t>
      </w:r>
      <w:r w:rsidR="000306BA">
        <w:rPr>
          <w:rFonts w:ascii="Arial" w:eastAsia="Times New Roman" w:hAnsi="Arial" w:cs="Arial"/>
          <w:sz w:val="22"/>
        </w:rPr>
        <w:t xml:space="preserve"> </w:t>
      </w:r>
      <w:commentRangeStart w:id="4"/>
      <w:r w:rsidR="000306BA">
        <w:rPr>
          <w:rFonts w:ascii="Arial" w:eastAsia="Times New Roman" w:hAnsi="Arial" w:cs="Arial"/>
          <w:sz w:val="22"/>
        </w:rPr>
        <w:t xml:space="preserve">To corroborate these findings, </w:t>
      </w:r>
      <w:commentRangeStart w:id="5"/>
      <w:r w:rsidR="000306BA">
        <w:rPr>
          <w:rFonts w:ascii="Arial" w:eastAsia="Times New Roman" w:hAnsi="Arial" w:cs="Arial"/>
          <w:sz w:val="22"/>
        </w:rPr>
        <w:t xml:space="preserve">ANOVAs were </w:t>
      </w:r>
      <w:proofErr w:type="gramStart"/>
      <w:r w:rsidR="000306BA">
        <w:rPr>
          <w:rFonts w:ascii="Arial" w:eastAsia="Times New Roman" w:hAnsi="Arial" w:cs="Arial"/>
          <w:sz w:val="22"/>
        </w:rPr>
        <w:t>ran</w:t>
      </w:r>
      <w:proofErr w:type="gramEnd"/>
      <w:r w:rsidR="000306BA">
        <w:rPr>
          <w:rFonts w:ascii="Arial" w:eastAsia="Times New Roman" w:hAnsi="Arial" w:cs="Arial"/>
          <w:sz w:val="22"/>
        </w:rPr>
        <w:t xml:space="preserve"> on each aneuploid </w:t>
      </w:r>
      <w:r w:rsidR="00A42424">
        <w:rPr>
          <w:rFonts w:ascii="Arial" w:eastAsia="Times New Roman" w:hAnsi="Arial" w:cs="Arial"/>
          <w:sz w:val="22"/>
        </w:rPr>
        <w:t>sample</w:t>
      </w:r>
      <w:commentRangeEnd w:id="5"/>
      <w:r w:rsidR="007D3E33">
        <w:rPr>
          <w:rStyle w:val="CommentReference"/>
        </w:rPr>
        <w:commentReference w:id="5"/>
      </w:r>
      <w:r w:rsidR="000306BA">
        <w:rPr>
          <w:rFonts w:ascii="Arial" w:eastAsia="Times New Roman" w:hAnsi="Arial" w:cs="Arial"/>
          <w:sz w:val="22"/>
        </w:rPr>
        <w:t xml:space="preserve">, comparing its gene expression to that of the euploid </w:t>
      </w:r>
      <w:r w:rsidR="00A42424">
        <w:rPr>
          <w:rFonts w:ascii="Arial" w:eastAsia="Times New Roman" w:hAnsi="Arial" w:cs="Arial"/>
          <w:sz w:val="22"/>
        </w:rPr>
        <w:t>samples</w:t>
      </w:r>
      <w:r w:rsidR="000306BA">
        <w:rPr>
          <w:rFonts w:ascii="Arial" w:eastAsia="Times New Roman" w:hAnsi="Arial" w:cs="Arial"/>
          <w:sz w:val="22"/>
        </w:rPr>
        <w:t xml:space="preserve">. According to these findings, there is no evidence for whole-chromosome dosage compensation in any of our samples. </w:t>
      </w:r>
      <w:commentRangeEnd w:id="4"/>
      <w:r w:rsidR="006B35F1">
        <w:rPr>
          <w:rStyle w:val="CommentReference"/>
        </w:rPr>
        <w:commentReference w:id="4"/>
      </w:r>
    </w:p>
    <w:p w14:paraId="22F21A1A" w14:textId="14A9C0E0" w:rsidR="00DD3E39" w:rsidRDefault="00DD3E39" w:rsidP="004F7BC0">
      <w:pPr>
        <w:rPr>
          <w:rFonts w:ascii="Arial" w:eastAsia="Times New Roman" w:hAnsi="Arial" w:cs="Arial"/>
          <w:sz w:val="22"/>
        </w:rPr>
      </w:pPr>
      <w:r>
        <w:rPr>
          <w:rFonts w:ascii="Arial" w:eastAsia="Times New Roman" w:hAnsi="Arial" w:cs="Arial"/>
          <w:sz w:val="22"/>
        </w:rPr>
        <w:lastRenderedPageBreak/>
        <w:tab/>
        <w:t>Ratios of gene expression levels from each sample to the ancestor were calculated and plotted for all genes</w:t>
      </w:r>
      <w:r w:rsidR="00C74118">
        <w:rPr>
          <w:rFonts w:ascii="Arial" w:eastAsia="Times New Roman" w:hAnsi="Arial" w:cs="Arial"/>
          <w:sz w:val="22"/>
        </w:rPr>
        <w:t xml:space="preserve"> in the euploid samples only (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cis genes </w:t>
      </w:r>
      <w:r w:rsidR="00A42424">
        <w:rPr>
          <w:rFonts w:ascii="Arial" w:eastAsia="Times New Roman" w:hAnsi="Arial" w:cs="Arial"/>
          <w:sz w:val="22"/>
        </w:rPr>
        <w:t xml:space="preserve">in aneuploid samples </w:t>
      </w:r>
      <w:r>
        <w:rPr>
          <w:rFonts w:ascii="Arial" w:eastAsia="Times New Roman" w:hAnsi="Arial" w:cs="Arial"/>
          <w:sz w:val="22"/>
        </w:rPr>
        <w:t xml:space="preserve">(i.e. those on the aneuploid chromosome(s)) (figure </w:t>
      </w:r>
      <w:r w:rsidR="005F1CEE">
        <w:rPr>
          <w:rFonts w:ascii="Arial" w:eastAsia="Times New Roman" w:hAnsi="Arial" w:cs="Arial"/>
          <w:sz w:val="22"/>
        </w:rPr>
        <w:t>8</w:t>
      </w:r>
      <w:r>
        <w:rPr>
          <w:rFonts w:ascii="Arial" w:eastAsia="Times New Roman" w:hAnsi="Arial" w:cs="Arial"/>
          <w:sz w:val="22"/>
        </w:rPr>
        <w:t>), and trans genes</w:t>
      </w:r>
      <w:r w:rsidR="00A42424">
        <w:rPr>
          <w:rFonts w:ascii="Arial" w:eastAsia="Times New Roman" w:hAnsi="Arial" w:cs="Arial"/>
          <w:sz w:val="22"/>
        </w:rPr>
        <w:t xml:space="preserve"> in aneuploid samples</w:t>
      </w:r>
      <w:r>
        <w:rPr>
          <w:rFonts w:ascii="Arial" w:eastAsia="Times New Roman" w:hAnsi="Arial" w:cs="Arial"/>
          <w:sz w:val="22"/>
        </w:rPr>
        <w:t xml:space="preserve"> (i.e. those not located on the aneuploid chromosome(s))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 xml:space="preserve">chromosome in question was as expected (figure </w:t>
      </w:r>
      <w:r w:rsidR="005F1CEE">
        <w:rPr>
          <w:rFonts w:ascii="Arial" w:eastAsia="Times New Roman" w:hAnsi="Arial" w:cs="Arial"/>
          <w:sz w:val="22"/>
        </w:rPr>
        <w:t>8</w:t>
      </w:r>
      <w:r>
        <w:rPr>
          <w:rFonts w:ascii="Arial" w:eastAsia="Times New Roman" w:hAnsi="Arial" w:cs="Arial"/>
          <w:sz w:val="22"/>
        </w:rPr>
        <w:t xml:space="preserve">). </w:t>
      </w:r>
      <w:r w:rsidR="00A42424">
        <w:rPr>
          <w:rStyle w:val="CommentReference"/>
        </w:rPr>
        <w:commentReference w:id="6"/>
      </w:r>
    </w:p>
    <w:p w14:paraId="2FBA962E" w14:textId="469DBEE2" w:rsidR="004F7BC0" w:rsidRDefault="004F7BC0" w:rsidP="00466E8F">
      <w:pPr>
        <w:ind w:firstLine="720"/>
        <w:rPr>
          <w:rFonts w:ascii="Arial" w:eastAsia="Times New Roman" w:hAnsi="Arial" w:cs="Arial"/>
          <w:sz w:val="22"/>
        </w:rPr>
      </w:pPr>
      <w:r>
        <w:rPr>
          <w:rFonts w:ascii="Arial" w:eastAsia="Times New Roman" w:hAnsi="Arial" w:cs="Arial"/>
          <w:sz w:val="22"/>
        </w:rPr>
        <w:t xml:space="preserve">Comparisons using </w:t>
      </w:r>
      <w:commentRangeStart w:id="7"/>
      <w:r>
        <w:rPr>
          <w:rFonts w:ascii="Arial" w:eastAsia="Times New Roman" w:hAnsi="Arial" w:cs="Arial"/>
          <w:sz w:val="22"/>
        </w:rPr>
        <w:t xml:space="preserve">Tukey’s Honestly Significantly Different Test were made between euploid and the aneuploid </w:t>
      </w:r>
      <w:r w:rsidR="00A42424">
        <w:rPr>
          <w:rFonts w:ascii="Arial" w:eastAsia="Times New Roman" w:hAnsi="Arial" w:cs="Arial"/>
          <w:sz w:val="22"/>
        </w:rPr>
        <w:t>samples</w:t>
      </w:r>
      <w:r>
        <w:rPr>
          <w:rFonts w:ascii="Arial" w:eastAsia="Times New Roman" w:hAnsi="Arial" w:cs="Arial"/>
          <w:sz w:val="22"/>
        </w:rPr>
        <w:t xml:space="preserve"> of interest (i.e. for chromosome 1, only those </w:t>
      </w:r>
      <w:r w:rsidR="00A42424">
        <w:rPr>
          <w:rFonts w:ascii="Arial" w:eastAsia="Times New Roman" w:hAnsi="Arial" w:cs="Arial"/>
          <w:sz w:val="22"/>
        </w:rPr>
        <w:t>samples</w:t>
      </w:r>
      <w:r>
        <w:rPr>
          <w:rFonts w:ascii="Arial" w:eastAsia="Times New Roman" w:hAnsi="Arial" w:cs="Arial"/>
          <w:sz w:val="22"/>
        </w:rPr>
        <w:t xml:space="preserve"> aneuploid for chromosome </w:t>
      </w:r>
      <w:r w:rsidR="00DF530C">
        <w:rPr>
          <w:rFonts w:ascii="Arial" w:eastAsia="Times New Roman" w:hAnsi="Arial" w:cs="Arial"/>
          <w:sz w:val="22"/>
        </w:rPr>
        <w:t>I</w:t>
      </w:r>
      <w:r>
        <w:rPr>
          <w:rFonts w:ascii="Arial" w:eastAsia="Times New Roman" w:hAnsi="Arial" w:cs="Arial"/>
          <w:sz w:val="22"/>
        </w:rPr>
        <w:t xml:space="preserve"> were analyzed against </w:t>
      </w:r>
      <w:commentRangeEnd w:id="7"/>
      <w:r w:rsidR="007D3E33">
        <w:rPr>
          <w:rStyle w:val="CommentReference"/>
        </w:rPr>
        <w:commentReference w:id="7"/>
      </w:r>
      <w:r>
        <w:rPr>
          <w:rFonts w:ascii="Arial" w:eastAsia="Times New Roman" w:hAnsi="Arial" w:cs="Arial"/>
          <w:sz w:val="22"/>
        </w:rPr>
        <w:t xml:space="preserve">each of the euploid </w:t>
      </w:r>
      <w:r w:rsidR="00A42424">
        <w:rPr>
          <w:rFonts w:ascii="Arial" w:eastAsia="Times New Roman" w:hAnsi="Arial" w:cs="Arial"/>
          <w:sz w:val="22"/>
        </w:rPr>
        <w:t>samples</w:t>
      </w:r>
      <w:r>
        <w:rPr>
          <w:rFonts w:ascii="Arial" w:eastAsia="Times New Roman" w:hAnsi="Arial" w:cs="Arial"/>
          <w:sz w:val="22"/>
        </w:rPr>
        <w:t xml:space="preserve">). All aneuploid </w:t>
      </w:r>
      <w:r w:rsidR="00A42424">
        <w:rPr>
          <w:rFonts w:ascii="Arial" w:eastAsia="Times New Roman" w:hAnsi="Arial" w:cs="Arial"/>
          <w:sz w:val="22"/>
        </w:rPr>
        <w:t>samples</w:t>
      </w:r>
      <w:r>
        <w:rPr>
          <w:rFonts w:ascii="Arial" w:eastAsia="Times New Roman" w:hAnsi="Arial" w:cs="Arial"/>
          <w:sz w:val="22"/>
        </w:rPr>
        <w:t xml:space="preserve"> analyzed showed significant differential expression against each euploid </w:t>
      </w:r>
      <w:r w:rsidR="00A42424">
        <w:rPr>
          <w:rFonts w:ascii="Arial" w:eastAsia="Times New Roman" w:hAnsi="Arial" w:cs="Arial"/>
          <w:sz w:val="22"/>
        </w:rPr>
        <w:t>sample</w:t>
      </w:r>
      <w:r>
        <w:rPr>
          <w:rFonts w:ascii="Arial" w:eastAsia="Times New Roman" w:hAnsi="Arial" w:cs="Arial"/>
          <w:sz w:val="22"/>
        </w:rPr>
        <w:t xml:space="preserve"> for the chromosome of interest (Figure #). </w:t>
      </w:r>
      <w:r w:rsidRPr="00196E91">
        <w:rPr>
          <w:rFonts w:ascii="Arial" w:eastAsia="Times New Roman" w:hAnsi="Arial" w:cs="Arial"/>
          <w:sz w:val="22"/>
        </w:rPr>
        <w:t xml:space="preserve">Most, but not all, aneuploid </w:t>
      </w:r>
      <w:r w:rsidR="00A42424" w:rsidRPr="00196E91">
        <w:rPr>
          <w:rFonts w:ascii="Arial" w:eastAsia="Times New Roman" w:hAnsi="Arial" w:cs="Arial"/>
          <w:sz w:val="22"/>
        </w:rPr>
        <w:t>samples</w:t>
      </w:r>
      <w:r w:rsidRPr="00196E91">
        <w:rPr>
          <w:rFonts w:ascii="Arial" w:eastAsia="Times New Roman" w:hAnsi="Arial" w:cs="Arial"/>
          <w:sz w:val="22"/>
        </w:rPr>
        <w:t xml:space="preserve"> had nonsignificant p-</w:t>
      </w:r>
      <w:commentRangeStart w:id="8"/>
      <w:r w:rsidRPr="00196E91">
        <w:rPr>
          <w:rFonts w:ascii="Arial" w:eastAsia="Times New Roman" w:hAnsi="Arial" w:cs="Arial"/>
          <w:sz w:val="22"/>
        </w:rPr>
        <w:t>values when comparing the gene expression on the aneuploid chromosome to the expected value of gene expression of a monosomic/trisomic/</w:t>
      </w:r>
      <w:proofErr w:type="spellStart"/>
      <w:r w:rsidRPr="00196E91">
        <w:rPr>
          <w:rFonts w:ascii="Arial" w:eastAsia="Times New Roman" w:hAnsi="Arial" w:cs="Arial"/>
          <w:sz w:val="22"/>
        </w:rPr>
        <w:t>tetrasomic</w:t>
      </w:r>
      <w:proofErr w:type="spellEnd"/>
      <w:r w:rsidRPr="00196E91">
        <w:rPr>
          <w:rFonts w:ascii="Arial" w:eastAsia="Times New Roman" w:hAnsi="Arial" w:cs="Arial"/>
          <w:sz w:val="22"/>
        </w:rPr>
        <w:t xml:space="preserve"> chromosome.</w:t>
      </w:r>
      <w:r w:rsidR="00E12979">
        <w:rPr>
          <w:rFonts w:ascii="Arial" w:eastAsia="Times New Roman" w:hAnsi="Arial" w:cs="Arial"/>
          <w:sz w:val="22"/>
        </w:rPr>
        <w:t xml:space="preserve"> </w:t>
      </w:r>
      <w:r w:rsidR="004948FD">
        <w:rPr>
          <w:rFonts w:ascii="Arial" w:eastAsia="Times New Roman" w:hAnsi="Arial" w:cs="Arial"/>
          <w:sz w:val="22"/>
        </w:rPr>
        <w:t xml:space="preserve">(Sample 18, chromosome I, p &lt;0.05; </w:t>
      </w:r>
      <w:r>
        <w:rPr>
          <w:rFonts w:ascii="Arial" w:eastAsia="Times New Roman" w:hAnsi="Arial" w:cs="Arial"/>
          <w:sz w:val="22"/>
        </w:rPr>
        <w:t xml:space="preserve"> </w:t>
      </w:r>
      <w:r w:rsidR="004948FD">
        <w:rPr>
          <w:rFonts w:ascii="Arial" w:eastAsia="Times New Roman" w:hAnsi="Arial" w:cs="Arial"/>
          <w:sz w:val="22"/>
        </w:rPr>
        <w:t>sample 49, chromosome V, p&lt;0.05;sample 59, chromosome VII, p&lt;0.05</w:t>
      </w:r>
      <w:commentRangeEnd w:id="8"/>
      <w:r w:rsidR="007D3E33">
        <w:rPr>
          <w:rStyle w:val="CommentReference"/>
        </w:rPr>
        <w:commentReference w:id="8"/>
      </w:r>
      <w:r w:rsidR="004948FD">
        <w:rPr>
          <w:rFonts w:ascii="Arial" w:eastAsia="Times New Roman" w:hAnsi="Arial" w:cs="Arial"/>
          <w:sz w:val="22"/>
        </w:rPr>
        <w:t>;sample 61, chromosome VII, p&lt;0.05</w:t>
      </w:r>
      <w:r w:rsidR="00A42424">
        <w:rPr>
          <w:rFonts w:ascii="Arial" w:eastAsia="Times New Roman" w:hAnsi="Arial" w:cs="Arial"/>
          <w:sz w:val="22"/>
        </w:rPr>
        <w:t>)</w:t>
      </w:r>
      <w:r w:rsidR="004948FD">
        <w:rPr>
          <w:rFonts w:ascii="Arial" w:eastAsia="Times New Roman" w:hAnsi="Arial" w:cs="Arial"/>
          <w:sz w:val="22"/>
        </w:rPr>
        <w:t xml:space="preserve"> </w:t>
      </w:r>
      <w:r>
        <w:rPr>
          <w:rFonts w:ascii="Arial" w:eastAsia="Times New Roman" w:hAnsi="Arial" w:cs="Arial"/>
          <w:sz w:val="22"/>
        </w:rPr>
        <w:t xml:space="preserve">Together, these observations support the conclusion that there is no whole-chromosome dosage compensation occurring in either the hybrid or lab strains. </w:t>
      </w:r>
      <w:r w:rsidR="00A42424">
        <w:rPr>
          <w:rFonts w:ascii="Arial" w:eastAsia="Times New Roman" w:hAnsi="Arial" w:cs="Arial"/>
          <w:sz w:val="22"/>
        </w:rPr>
        <w:t xml:space="preserve">The RNA levels of aneuploid chromosomes in samples with known aneuploidies are not statistically significantly different than expected given the DNA ratio. </w:t>
      </w:r>
      <w:r>
        <w:rPr>
          <w:rFonts w:ascii="Arial" w:eastAsia="Times New Roman" w:hAnsi="Arial" w:cs="Arial"/>
          <w:sz w:val="22"/>
        </w:rPr>
        <w:t xml:space="preserve">These findings are supported by previous work showing no dosage compensation in aneuploid yeast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Torres</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24203EA6" w14:textId="77777777" w:rsidR="004F7BC0" w:rsidRDefault="004F7BC0" w:rsidP="004F7BC0">
      <w:pPr>
        <w:ind w:firstLine="720"/>
        <w:rPr>
          <w:rFonts w:ascii="Arial" w:eastAsia="Times New Roman" w:hAnsi="Arial" w:cs="Arial"/>
          <w:sz w:val="22"/>
        </w:rPr>
      </w:pPr>
      <w:commentRangeStart w:id="9"/>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10"/>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10"/>
      <w:r w:rsidR="00466E8F">
        <w:rPr>
          <w:rStyle w:val="CommentReference"/>
        </w:rPr>
        <w:commentReference w:id="10"/>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9"/>
      <w:r w:rsidR="007D3E33">
        <w:rPr>
          <w:rStyle w:val="CommentReference"/>
        </w:rPr>
        <w:commentReference w:id="9"/>
      </w:r>
    </w:p>
    <w:p w14:paraId="04103B47" w14:textId="77777777" w:rsidR="004F7BC0" w:rsidRDefault="004F7BC0" w:rsidP="004F7BC0">
      <w:pPr>
        <w:rPr>
          <w:rFonts w:ascii="Arial" w:eastAsia="Times New Roman" w:hAnsi="Arial" w:cs="Arial"/>
          <w:sz w:val="22"/>
        </w:rPr>
      </w:pPr>
    </w:p>
    <w:p w14:paraId="7DBEC584" w14:textId="29601FED" w:rsidR="004F7BC0" w:rsidRDefault="004F7BC0" w:rsidP="004F7BC0">
      <w:pPr>
        <w:rPr>
          <w:rFonts w:ascii="Arial" w:eastAsia="Times New Roman" w:hAnsi="Arial" w:cs="Arial"/>
          <w:b/>
          <w:sz w:val="22"/>
        </w:rPr>
      </w:pPr>
      <w:r w:rsidRPr="0026382A">
        <w:rPr>
          <w:rFonts w:ascii="Arial" w:eastAsia="Times New Roman" w:hAnsi="Arial" w:cs="Arial"/>
          <w:b/>
          <w:sz w:val="22"/>
        </w:rPr>
        <w:t>Individual Genes</w:t>
      </w:r>
    </w:p>
    <w:p w14:paraId="67B59A91" w14:textId="77777777" w:rsidR="00883A21" w:rsidRDefault="00883A21" w:rsidP="004F7BC0">
      <w:pPr>
        <w:rPr>
          <w:rFonts w:ascii="Arial" w:eastAsia="Times New Roman" w:hAnsi="Arial" w:cs="Arial"/>
          <w:b/>
          <w:sz w:val="22"/>
        </w:rPr>
      </w:pPr>
    </w:p>
    <w:p w14:paraId="6B7EBDA5" w14:textId="523FA0F5" w:rsidR="00883A21" w:rsidRDefault="00EA731B" w:rsidP="004F7BC0">
      <w:pPr>
        <w:rPr>
          <w:rFonts w:ascii="Arial" w:eastAsia="Times New Roman" w:hAnsi="Arial" w:cs="Arial"/>
          <w:i/>
          <w:sz w:val="22"/>
        </w:rPr>
      </w:pPr>
      <w:commentRangeStart w:id="12"/>
      <w:r w:rsidRPr="00EA731B">
        <w:rPr>
          <w:rFonts w:ascii="Arial" w:eastAsia="Times New Roman" w:hAnsi="Arial" w:cs="Arial"/>
          <w:i/>
          <w:sz w:val="22"/>
        </w:rPr>
        <w:t>Individual Dosage-Compensated Genes</w:t>
      </w:r>
      <w:commentRangeEnd w:id="12"/>
      <w:r w:rsidR="007D3E33">
        <w:rPr>
          <w:rStyle w:val="CommentReference"/>
        </w:rPr>
        <w:commentReference w:id="12"/>
      </w:r>
    </w:p>
    <w:p w14:paraId="617DC756" w14:textId="7B54AE5E" w:rsidR="00EA731B" w:rsidRDefault="00E203F1" w:rsidP="004F7BC0">
      <w:pPr>
        <w:rPr>
          <w:rFonts w:ascii="Arial" w:eastAsia="Times New Roman" w:hAnsi="Arial" w:cs="Arial"/>
          <w:sz w:val="22"/>
        </w:rPr>
      </w:pPr>
      <w:r>
        <w:rPr>
          <w:rFonts w:ascii="Arial" w:eastAsia="Times New Roman" w:hAnsi="Arial" w:cs="Arial"/>
          <w:sz w:val="22"/>
        </w:rPr>
        <w:tab/>
      </w:r>
      <w:r w:rsidR="003A6FB3">
        <w:rPr>
          <w:rFonts w:ascii="Arial" w:eastAsia="Times New Roman" w:hAnsi="Arial" w:cs="Arial"/>
          <w:sz w:val="22"/>
        </w:rPr>
        <w:t>We defined five groups of gene expression: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average percent of genes with anti-compensation on the aneuploid chromosome was 2.7% across all aneuploid chromosomes tested. The average percent of genes with over-compensation was 0.2%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6E7ECF98" w14:textId="77777777" w:rsidR="003A6FB3" w:rsidRPr="00EA731B" w:rsidRDefault="003A6FB3" w:rsidP="004F7BC0">
      <w:pPr>
        <w:rPr>
          <w:rFonts w:ascii="Arial" w:eastAsia="Times New Roman" w:hAnsi="Arial" w:cs="Arial"/>
          <w:sz w:val="22"/>
        </w:rPr>
      </w:pPr>
    </w:p>
    <w:p w14:paraId="72D5ABF8" w14:textId="0D7FBFCE" w:rsidR="00883A21" w:rsidRDefault="00EA731B" w:rsidP="004F7BC0">
      <w:pPr>
        <w:rPr>
          <w:rFonts w:ascii="Arial" w:eastAsia="Times New Roman" w:hAnsi="Arial" w:cs="Arial"/>
          <w:i/>
          <w:sz w:val="22"/>
        </w:rPr>
      </w:pPr>
      <w:commentRangeStart w:id="13"/>
      <w:r>
        <w:rPr>
          <w:rFonts w:ascii="Arial" w:eastAsia="Times New Roman" w:hAnsi="Arial" w:cs="Arial"/>
          <w:i/>
          <w:sz w:val="22"/>
        </w:rPr>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 xml:space="preserve">Gene </w:t>
      </w:r>
      <w:commentRangeStart w:id="14"/>
      <w:r>
        <w:rPr>
          <w:rFonts w:ascii="Arial" w:eastAsia="Times New Roman" w:hAnsi="Arial" w:cs="Arial"/>
          <w:i/>
          <w:sz w:val="22"/>
        </w:rPr>
        <w:t>Expression Patterns</w:t>
      </w:r>
      <w:commentRangeEnd w:id="13"/>
      <w:r w:rsidR="005D4B4C">
        <w:rPr>
          <w:rStyle w:val="CommentReference"/>
        </w:rPr>
        <w:commentReference w:id="13"/>
      </w:r>
    </w:p>
    <w:p w14:paraId="07466E5E" w14:textId="24E2780D" w:rsidR="00DA2406" w:rsidRDefault="00122926" w:rsidP="00722BD3">
      <w:pPr>
        <w:ind w:firstLine="720"/>
        <w:rPr>
          <w:rFonts w:ascii="Arial" w:eastAsia="Times New Roman" w:hAnsi="Arial" w:cs="Arial"/>
          <w:color w:val="000000"/>
          <w:sz w:val="22"/>
        </w:rPr>
      </w:pPr>
      <w:r>
        <w:rPr>
          <w:rFonts w:ascii="Arial" w:eastAsia="Times New Roman" w:hAnsi="Arial" w:cs="Arial"/>
          <w:color w:val="000000"/>
          <w:sz w:val="22"/>
        </w:rPr>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 xml:space="preserve">shared differentially expressed </w:t>
      </w:r>
      <w:commentRangeEnd w:id="14"/>
      <w:r w:rsidR="007D3E33">
        <w:rPr>
          <w:rStyle w:val="CommentReference"/>
        </w:rPr>
        <w:commentReference w:id="14"/>
      </w:r>
      <w:r>
        <w:rPr>
          <w:rFonts w:ascii="Arial" w:eastAsia="Times New Roman" w:hAnsi="Arial" w:cs="Arial"/>
          <w:color w:val="000000"/>
          <w:sz w:val="22"/>
        </w:rPr>
        <w:t>trans (located on a chromosome other than the aneuploid chromosome) genes</w:t>
      </w:r>
      <w:r w:rsidR="00DA2406">
        <w:rPr>
          <w:rFonts w:ascii="Arial" w:eastAsia="Times New Roman" w:hAnsi="Arial" w:cs="Arial"/>
          <w:color w:val="000000"/>
          <w:sz w:val="22"/>
        </w:rPr>
        <w:t xml:space="preserve"> (figure 9). Further, euploid samples had a set of commonly differentially expressed genes, and these were indicated to be involved in mitochondrial processes, according to gene ontology analysis (figure 10). </w:t>
      </w:r>
      <w:r>
        <w:rPr>
          <w:rFonts w:ascii="Arial" w:eastAsia="Times New Roman" w:hAnsi="Arial" w:cs="Arial"/>
          <w:color w:val="000000"/>
          <w:sz w:val="22"/>
        </w:rPr>
        <w:t xml:space="preserve">This result suggests an </w:t>
      </w:r>
      <w:r w:rsidR="00E500BC">
        <w:rPr>
          <w:rFonts w:ascii="Arial" w:eastAsia="Times New Roman" w:hAnsi="Arial" w:cs="Arial"/>
          <w:color w:val="000000"/>
          <w:sz w:val="22"/>
        </w:rPr>
        <w:t>ef</w:t>
      </w:r>
      <w:r>
        <w:rPr>
          <w:rFonts w:ascii="Arial" w:eastAsia="Times New Roman" w:hAnsi="Arial" w:cs="Arial"/>
          <w:color w:val="000000"/>
          <w:sz w:val="22"/>
        </w:rPr>
        <w:t xml:space="preserve">fect of mutation accumulation on gene expression. </w:t>
      </w:r>
    </w:p>
    <w:p w14:paraId="2E3A4650" w14:textId="200ABE09" w:rsidR="00722BD3" w:rsidRDefault="00122926" w:rsidP="00722BD3">
      <w:pPr>
        <w:ind w:firstLine="720"/>
        <w:rPr>
          <w:rFonts w:ascii="Arial" w:eastAsia="Times New Roman" w:hAnsi="Arial" w:cs="Arial"/>
          <w:color w:val="000000"/>
          <w:sz w:val="22"/>
        </w:rPr>
      </w:pPr>
      <w:r>
        <w:rPr>
          <w:rFonts w:ascii="Arial" w:eastAsia="Times New Roman" w:hAnsi="Arial" w:cs="Arial"/>
          <w:color w:val="000000"/>
          <w:sz w:val="22"/>
        </w:rPr>
        <w:t>Hybrid s</w:t>
      </w:r>
      <w:r w:rsidR="00722BD3" w:rsidRPr="00722BD3">
        <w:rPr>
          <w:rFonts w:ascii="Arial" w:eastAsia="Times New Roman" w:hAnsi="Arial" w:cs="Arial"/>
          <w:color w:val="000000"/>
          <w:sz w:val="22"/>
        </w:rPr>
        <w:t xml:space="preserve">ample 11 is monosomic for chromosome I and is the only sample that had any over-compensated 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proofErr w:type="spellStart"/>
      <w:r w:rsidR="00466E8F">
        <w:rPr>
          <w:rFonts w:ascii="Arial" w:eastAsia="Times New Roman" w:hAnsi="Arial" w:cs="Arial"/>
          <w:color w:val="000000"/>
          <w:sz w:val="22"/>
        </w:rPr>
        <w:t>trisomics</w:t>
      </w:r>
      <w:proofErr w:type="spellEnd"/>
      <w:r w:rsidR="00722BD3" w:rsidRPr="00722BD3">
        <w:rPr>
          <w:rFonts w:ascii="Arial" w:eastAsia="Times New Roman" w:hAnsi="Arial" w:cs="Arial"/>
          <w:color w:val="000000"/>
          <w:sz w:val="22"/>
        </w:rPr>
        <w:t xml:space="preserve"> had any partially, full, anti-, or over-compensated genes. </w:t>
      </w:r>
    </w:p>
    <w:p w14:paraId="2B1D63DF" w14:textId="28DEC926" w:rsidR="00722BD3" w:rsidRDefault="00722BD3" w:rsidP="00722BD3">
      <w:pPr>
        <w:ind w:firstLine="720"/>
        <w:rPr>
          <w:rFonts w:ascii="Arial" w:eastAsia="Times New Roman" w:hAnsi="Arial" w:cs="Arial"/>
          <w:color w:val="000000"/>
          <w:sz w:val="22"/>
        </w:rPr>
      </w:pPr>
      <w:r w:rsidRPr="00722BD3">
        <w:rPr>
          <w:rFonts w:ascii="Arial" w:eastAsia="Times New Roman" w:hAnsi="Arial" w:cs="Arial"/>
          <w:color w:val="000000"/>
          <w:sz w:val="22"/>
        </w:rPr>
        <w:t xml:space="preserve">Only </w:t>
      </w:r>
      <w:r w:rsidR="00122926">
        <w:rPr>
          <w:rFonts w:ascii="Arial" w:eastAsia="Times New Roman" w:hAnsi="Arial" w:cs="Arial"/>
          <w:color w:val="000000"/>
          <w:sz w:val="22"/>
        </w:rPr>
        <w:t xml:space="preserve">hybrid </w:t>
      </w:r>
      <w:r w:rsidRPr="00466E8F">
        <w:rPr>
          <w:rFonts w:ascii="Arial" w:eastAsia="Times New Roman" w:hAnsi="Arial" w:cs="Arial"/>
          <w:color w:val="000000"/>
          <w:sz w:val="22"/>
        </w:rPr>
        <w:t xml:space="preserve">sample 4 and </w:t>
      </w:r>
      <w:r w:rsidR="00122926">
        <w:rPr>
          <w:rFonts w:ascii="Arial" w:eastAsia="Times New Roman" w:hAnsi="Arial" w:cs="Arial"/>
          <w:color w:val="000000"/>
          <w:sz w:val="22"/>
        </w:rPr>
        <w:t>lab s</w:t>
      </w:r>
      <w:r w:rsidRPr="00466E8F">
        <w:rPr>
          <w:rFonts w:ascii="Arial" w:eastAsia="Times New Roman" w:hAnsi="Arial" w:cs="Arial"/>
          <w:color w:val="000000"/>
          <w:sz w:val="22"/>
        </w:rPr>
        <w:t xml:space="preserve">ample 123 </w:t>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sidRPr="00722BD3">
        <w:rPr>
          <w:rFonts w:ascii="Arial" w:eastAsia="Times New Roman" w:hAnsi="Arial" w:cs="Arial"/>
          <w:color w:val="000000"/>
          <w:sz w:val="22"/>
        </w:rPr>
        <w:t xml:space="preserve">had any </w:t>
      </w:r>
      <w:r w:rsidR="004E34AD">
        <w:rPr>
          <w:rFonts w:ascii="Arial" w:eastAsia="Times New Roman" w:hAnsi="Arial" w:cs="Arial"/>
          <w:color w:val="000000"/>
          <w:sz w:val="22"/>
        </w:rPr>
        <w:t>partially</w:t>
      </w:r>
      <w:r w:rsidRPr="00722BD3">
        <w:rPr>
          <w:rFonts w:ascii="Arial" w:eastAsia="Times New Roman" w:hAnsi="Arial" w:cs="Arial"/>
          <w:color w:val="000000"/>
          <w:sz w:val="22"/>
        </w:rPr>
        <w:t xml:space="preserve"> DC genes, and they only shared one.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Pr="00722BD3">
        <w:rPr>
          <w:rFonts w:ascii="Arial" w:eastAsia="Times New Roman" w:hAnsi="Arial" w:cs="Arial"/>
          <w:color w:val="000000"/>
          <w:sz w:val="22"/>
        </w:rPr>
        <w:t xml:space="preserve">. </w:t>
      </w:r>
    </w:p>
    <w:p w14:paraId="54FA3110" w14:textId="028B2D6D" w:rsidR="00883A21" w:rsidRPr="00883A21" w:rsidRDefault="00B36DC4" w:rsidP="00883A21">
      <w:pPr>
        <w:ind w:firstLine="720"/>
        <w:rPr>
          <w:rFonts w:ascii="Arial" w:eastAsia="Times New Roman" w:hAnsi="Arial" w:cs="Arial"/>
          <w:color w:val="000000"/>
          <w:sz w:val="22"/>
        </w:rPr>
      </w:pPr>
      <w:r>
        <w:rPr>
          <w:rFonts w:ascii="Arial" w:eastAsia="Times New Roman" w:hAnsi="Arial" w:cs="Arial"/>
          <w:color w:val="000000"/>
          <w:sz w:val="22"/>
        </w:rPr>
        <w:lastRenderedPageBreak/>
        <w:t>Hybrid s</w:t>
      </w:r>
      <w:r w:rsidR="00883A21" w:rsidRPr="00883A21">
        <w:rPr>
          <w:rFonts w:ascii="Arial" w:eastAsia="Times New Roman" w:hAnsi="Arial" w:cs="Arial"/>
          <w:color w:val="000000"/>
          <w:sz w:val="22"/>
        </w:rPr>
        <w:t>amples 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compensated. Sample 59 had two genes that were potentially DC that were not shared with sample 61, and sample 61 similarly had 8 genes not shared, suggesting that the individual sample had an impact on what </w:t>
      </w:r>
      <w:r w:rsidR="00FC6431">
        <w:rPr>
          <w:rFonts w:ascii="Arial" w:eastAsia="Times New Roman" w:hAnsi="Arial" w:cs="Arial"/>
          <w:color w:val="000000"/>
          <w:sz w:val="22"/>
        </w:rPr>
        <w:t>genes received compensation.</w:t>
      </w:r>
    </w:p>
    <w:p w14:paraId="5DA1C141" w14:textId="069E3C2C" w:rsidR="004C29E8" w:rsidRDefault="00B36DC4" w:rsidP="004C29E8">
      <w:pPr>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883A21" w:rsidRPr="00883A21">
        <w:rPr>
          <w:rFonts w:ascii="Arial" w:eastAsia="Times New Roman" w:hAnsi="Arial" w:cs="Arial"/>
          <w:color w:val="000000"/>
          <w:sz w:val="22"/>
          <w:szCs w:val="22"/>
        </w:rPr>
        <w:t>amples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gene, and it is anti-compensated in both samples. Each sample had several other potentially</w:t>
      </w:r>
      <w:r>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168583C2" w:rsidR="004C29E8" w:rsidRPr="00FC6431" w:rsidRDefault="00B36DC4" w:rsidP="004C29E8">
      <w:pPr>
        <w:ind w:firstLine="720"/>
        <w:rPr>
          <w:rFonts w:ascii="Arial" w:eastAsia="Times New Roman" w:hAnsi="Arial" w:cs="Arial"/>
          <w:color w:val="000000"/>
          <w:sz w:val="21"/>
          <w:szCs w:val="21"/>
        </w:rPr>
      </w:pPr>
      <w:r>
        <w:rPr>
          <w:rFonts w:ascii="Arial" w:eastAsia="Times New Roman" w:hAnsi="Arial" w:cs="Arial"/>
          <w:color w:val="000000"/>
          <w:sz w:val="22"/>
          <w:szCs w:val="22"/>
        </w:rPr>
        <w:t>Lab s</w:t>
      </w:r>
      <w:r w:rsidR="004C29E8" w:rsidRPr="00FC6431">
        <w:rPr>
          <w:rFonts w:ascii="Arial" w:eastAsia="Times New Roman" w:hAnsi="Arial" w:cs="Arial"/>
          <w:color w:val="000000"/>
          <w:sz w:val="22"/>
          <w:szCs w:val="22"/>
        </w:rPr>
        <w:t>ample</w:t>
      </w:r>
      <w:r>
        <w:rPr>
          <w:rFonts w:ascii="Arial" w:eastAsia="Times New Roman" w:hAnsi="Arial" w:cs="Arial"/>
          <w:color w:val="000000"/>
          <w:sz w:val="22"/>
          <w:szCs w:val="22"/>
        </w:rPr>
        <w:t>s</w:t>
      </w:r>
      <w:r w:rsidR="004C29E8" w:rsidRPr="00FC6431">
        <w:rPr>
          <w:rFonts w:ascii="Arial" w:eastAsia="Times New Roman" w:hAnsi="Arial" w:cs="Arial"/>
          <w:color w:val="000000"/>
          <w:sz w:val="22"/>
          <w:szCs w:val="22"/>
        </w:rPr>
        <w:t xml:space="preserve"> 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and 88 are the only two samples with an aneuploidy on chromosome IX that share any compensated genes. In both samples, the gene 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sample 88 has a trisomy and sample 29 has a monosomy.</w:t>
      </w:r>
    </w:p>
    <w:p w14:paraId="0C456E88" w14:textId="679C1CB8" w:rsidR="008B2215" w:rsidRPr="00FC6431" w:rsidRDefault="00B36DC4" w:rsidP="008B2215">
      <w:pPr>
        <w:ind w:firstLine="720"/>
        <w:rPr>
          <w:rFonts w:ascii="Arial" w:eastAsia="Times New Roman" w:hAnsi="Arial" w:cs="Arial"/>
          <w:color w:val="000000"/>
          <w:sz w:val="22"/>
          <w:szCs w:val="22"/>
        </w:rPr>
      </w:pPr>
      <w:r>
        <w:rPr>
          <w:rFonts w:ascii="Arial" w:eastAsia="Times New Roman" w:hAnsi="Arial" w:cs="Arial"/>
          <w:color w:val="000000"/>
          <w:sz w:val="22"/>
          <w:szCs w:val="22"/>
        </w:rPr>
        <w:t>Hybrid s</w:t>
      </w:r>
      <w:r w:rsidR="008B2215" w:rsidRPr="00FC6431">
        <w:rPr>
          <w:rFonts w:ascii="Arial" w:eastAsia="Times New Roman" w:hAnsi="Arial" w:cs="Arial"/>
          <w:color w:val="000000"/>
          <w:sz w:val="22"/>
          <w:szCs w:val="22"/>
        </w:rPr>
        <w:t>ample 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Pr>
          <w:rFonts w:ascii="Arial" w:eastAsia="Times New Roman" w:hAnsi="Arial" w:cs="Arial"/>
          <w:color w:val="000000"/>
          <w:sz w:val="22"/>
          <w:szCs w:val="22"/>
        </w:rPr>
        <w:t xml:space="preserve">lab </w:t>
      </w:r>
      <w:r w:rsidR="008B2215" w:rsidRPr="00FC6431">
        <w:rPr>
          <w:rFonts w:ascii="Arial" w:eastAsia="Times New Roman" w:hAnsi="Arial" w:cs="Arial"/>
          <w:color w:val="000000"/>
          <w:sz w:val="22"/>
          <w:szCs w:val="22"/>
        </w:rPr>
        <w:t>sample 9 are both trisomic for chromosome XIV. They share one anti-compensated gene, but each have their own set of other anti</w:t>
      </w:r>
      <w:r>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373A5556" w:rsidR="0085450B" w:rsidRPr="00FC6431" w:rsidRDefault="00B36DC4" w:rsidP="004C29E8">
      <w:pPr>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DC40D2" w:rsidRPr="00FC6431">
        <w:rPr>
          <w:rFonts w:ascii="Arial" w:eastAsia="Times New Roman" w:hAnsi="Arial" w:cs="Arial"/>
          <w:color w:val="000000"/>
          <w:sz w:val="22"/>
          <w:szCs w:val="22"/>
        </w:rPr>
        <w:t>ample</w:t>
      </w:r>
      <w:r>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szCs w:val="22"/>
        </w:rPr>
        <w:t xml:space="preserve">hybrid sample 8 both </w:t>
      </w:r>
      <w:r w:rsidR="00DC40D2" w:rsidRPr="00FC6431">
        <w:rPr>
          <w:rFonts w:ascii="Arial" w:eastAsia="Times New Roman" w:hAnsi="Arial" w:cs="Arial"/>
          <w:color w:val="000000"/>
          <w:sz w:val="22"/>
          <w:szCs w:val="22"/>
        </w:rPr>
        <w:t>have aneuploidies for chromosome XVI – sample 112 has a trisomy and sample 8 has a tetrasomy. They do not share any potentiall</w:t>
      </w:r>
      <w:r>
        <w:rPr>
          <w:rFonts w:ascii="Arial" w:eastAsia="Times New Roman" w:hAnsi="Arial" w:cs="Arial"/>
          <w:color w:val="000000"/>
          <w:sz w:val="22"/>
          <w:szCs w:val="22"/>
        </w:rPr>
        <w:t xml:space="preserve">y compensated </w:t>
      </w:r>
      <w:r w:rsidR="00DC40D2" w:rsidRPr="00FC6431">
        <w:rPr>
          <w:rFonts w:ascii="Arial" w:eastAsia="Times New Roman" w:hAnsi="Arial" w:cs="Arial"/>
          <w:color w:val="000000"/>
          <w:sz w:val="22"/>
          <w:szCs w:val="22"/>
        </w:rPr>
        <w:t xml:space="preserve">genes, and sample 8 has 67 anti-compensated genes. Sample 112 does not have any anti- or partially-compensated genes. </w:t>
      </w:r>
    </w:p>
    <w:p w14:paraId="43B1CB08" w14:textId="77777777" w:rsidR="00EA731B" w:rsidRPr="00722BD3" w:rsidRDefault="00EA731B" w:rsidP="004F7BC0">
      <w:pPr>
        <w:rPr>
          <w:rFonts w:ascii="Arial" w:eastAsia="Times New Roman" w:hAnsi="Arial" w:cs="Arial"/>
          <w:sz w:val="22"/>
        </w:rPr>
      </w:pPr>
    </w:p>
    <w:p w14:paraId="077AAD4D" w14:textId="092D31D9" w:rsidR="00883A21" w:rsidRPr="00EA731B" w:rsidRDefault="00EA731B" w:rsidP="004F7BC0">
      <w:pPr>
        <w:rPr>
          <w:rFonts w:ascii="Arial" w:eastAsia="Times New Roman" w:hAnsi="Arial" w:cs="Arial"/>
          <w:i/>
          <w:sz w:val="22"/>
        </w:rPr>
      </w:pPr>
      <w:r w:rsidRPr="00EA731B">
        <w:rPr>
          <w:rFonts w:ascii="Arial" w:eastAsia="Times New Roman" w:hAnsi="Arial" w:cs="Arial"/>
          <w:i/>
          <w:sz w:val="22"/>
        </w:rPr>
        <w:t>Histone Genes</w:t>
      </w:r>
    </w:p>
    <w:p w14:paraId="0E729D8F" w14:textId="75770C4D" w:rsidR="00883A21" w:rsidRDefault="004F7BC0" w:rsidP="004F7BC0">
      <w:pPr>
        <w:rPr>
          <w:rFonts w:ascii="Arial" w:eastAsia="Times New Roman" w:hAnsi="Arial" w:cs="Arial"/>
          <w:noProof/>
          <w:sz w:val="22"/>
        </w:rPr>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7D3E33">
        <w:rPr>
          <w:rFonts w:ascii="Arial" w:eastAsia="Times New Roman" w:hAnsi="Arial" w:cs="Arial"/>
          <w:sz w:val="22"/>
        </w:rPr>
        <w:instrText xml:space="preserve"> ADDIN EN.CITE </w:instrText>
      </w:r>
      <w:r w:rsidR="007D3E33">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7D3E33">
        <w:rPr>
          <w:rFonts w:ascii="Arial" w:eastAsia="Times New Roman" w:hAnsi="Arial" w:cs="Arial"/>
          <w:sz w:val="22"/>
        </w:rPr>
        <w:instrText xml:space="preserve"> ADDIN EN.CITE.DATA </w:instrText>
      </w:r>
      <w:r w:rsidR="007D3E33">
        <w:rPr>
          <w:rFonts w:ascii="Arial" w:eastAsia="Times New Roman" w:hAnsi="Arial" w:cs="Arial"/>
          <w:sz w:val="22"/>
        </w:rPr>
      </w:r>
      <w:r w:rsidR="007D3E33">
        <w:rPr>
          <w:rFonts w:ascii="Arial" w:eastAsia="Times New Roman" w:hAnsi="Arial" w:cs="Arial"/>
          <w:sz w:val="22"/>
        </w:rPr>
        <w:fldChar w:fldCharType="end"/>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r w:rsidR="00CA6FD4">
        <w:rPr>
          <w:rFonts w:ascii="Arial" w:eastAsia="Times New Roman" w:hAnsi="Arial" w:cs="Arial"/>
          <w:sz w:val="22"/>
        </w:rPr>
        <w:t>a</w:t>
      </w:r>
      <w:r w:rsidR="00DD2777">
        <w:rPr>
          <w:rFonts w:ascii="Arial" w:eastAsia="Times New Roman" w:hAnsi="Arial" w:cs="Arial"/>
          <w:sz w:val="22"/>
        </w:rPr>
        <w:t xml:space="preserve"> couple of samples 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w:t>
      </w:r>
      <w:commentRangeStart w:id="15"/>
      <w:r w:rsidR="009A0A8A">
        <w:rPr>
          <w:rFonts w:ascii="Arial" w:eastAsia="Times New Roman" w:hAnsi="Arial" w:cs="Arial"/>
          <w:sz w:val="22"/>
        </w:rPr>
        <w:t xml:space="preserve">our results agree </w:t>
      </w:r>
      <w:r w:rsidR="004467D1">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commentRangeEnd w:id="15"/>
      <w:r w:rsidR="007D3E33">
        <w:rPr>
          <w:rStyle w:val="CommentReference"/>
        </w:rPr>
        <w:commentReference w:id="15"/>
      </w:r>
    </w:p>
    <w:p w14:paraId="38DEF61C" w14:textId="77777777" w:rsidR="009A0A8A" w:rsidRDefault="009A0A8A" w:rsidP="004F7BC0">
      <w:pPr>
        <w:rPr>
          <w:rFonts w:ascii="Arial" w:eastAsia="Times New Roman" w:hAnsi="Arial" w:cs="Arial"/>
          <w:sz w:val="22"/>
        </w:rPr>
      </w:pPr>
    </w:p>
    <w:p w14:paraId="2077A776" w14:textId="25DE15B8" w:rsidR="00883A21" w:rsidRPr="00EA731B" w:rsidRDefault="00EA731B" w:rsidP="004F7BC0">
      <w:pPr>
        <w:rPr>
          <w:rFonts w:ascii="Arial" w:eastAsia="Times New Roman" w:hAnsi="Arial" w:cs="Arial"/>
          <w:i/>
          <w:sz w:val="22"/>
        </w:rPr>
      </w:pPr>
      <w:r w:rsidRPr="0064725C">
        <w:rPr>
          <w:rFonts w:ascii="Arial" w:eastAsia="Times New Roman" w:hAnsi="Arial" w:cs="Arial"/>
          <w:i/>
          <w:sz w:val="22"/>
        </w:rPr>
        <w:t>Environmental Stress Response Genes</w:t>
      </w:r>
    </w:p>
    <w:p w14:paraId="0184FCDC" w14:textId="342D6D06" w:rsidR="00A600EF" w:rsidRDefault="004F7BC0" w:rsidP="004F7BC0">
      <w:pPr>
        <w:rPr>
          <w:rFonts w:ascii="Arial" w:eastAsia="Times New Roman" w:hAnsi="Arial" w:cs="Arial"/>
          <w:sz w:val="22"/>
        </w:rPr>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 xml:space="preserve">We analyzed the same genes that </w:t>
      </w:r>
      <w:proofErr w:type="spellStart"/>
      <w:r w:rsidR="00A600EF">
        <w:rPr>
          <w:rFonts w:ascii="Arial" w:eastAsia="Times New Roman" w:hAnsi="Arial" w:cs="Arial"/>
          <w:sz w:val="22"/>
        </w:rPr>
        <w:t>Gasch</w:t>
      </w:r>
      <w:proofErr w:type="spellEnd"/>
      <w:r w:rsidR="00A600EF">
        <w:rPr>
          <w:rFonts w:ascii="Arial" w:eastAsia="Times New Roman" w:hAnsi="Arial" w:cs="Arial"/>
          <w:sz w:val="22"/>
        </w:rPr>
        <w:t xml:space="preserve">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d that were aneuploid for the same chromosome shared differentially expressed ESR genes (figure 24). It was more common for the samples with the same genetic </w:t>
      </w:r>
      <w:commentRangeStart w:id="16"/>
      <w:r w:rsidR="008D684F">
        <w:rPr>
          <w:rFonts w:ascii="Arial" w:eastAsia="Times New Roman" w:hAnsi="Arial" w:cs="Arial"/>
          <w:sz w:val="22"/>
        </w:rPr>
        <w:t xml:space="preserve">background to express similar ESR genes than across the two genetic backgrounds, as expected.  </w:t>
      </w:r>
      <w:commentRangeEnd w:id="16"/>
      <w:r w:rsidR="007D3E33">
        <w:rPr>
          <w:rStyle w:val="CommentReference"/>
        </w:rPr>
        <w:commentReference w:id="16"/>
      </w:r>
    </w:p>
    <w:p w14:paraId="021333BD" w14:textId="77777777" w:rsidR="005D4B4C" w:rsidRDefault="005D4B4C" w:rsidP="009D4DE4">
      <w:pPr>
        <w:ind w:firstLine="720"/>
        <w:rPr>
          <w:rFonts w:ascii="Arial" w:eastAsia="Times New Roman" w:hAnsi="Arial" w:cs="Arial"/>
          <w:sz w:val="22"/>
        </w:rPr>
      </w:pPr>
    </w:p>
    <w:p w14:paraId="60BA0724" w14:textId="70B59B49" w:rsidR="004F7BC0" w:rsidRDefault="00E03D3B" w:rsidP="009D4DE4">
      <w:pPr>
        <w:ind w:firstLine="720"/>
        <w:rPr>
          <w:rFonts w:ascii="Arial" w:eastAsia="Times New Roman" w:hAnsi="Arial" w:cs="Arial"/>
          <w:sz w:val="22"/>
        </w:rPr>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certain genes NOT located 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genes that are not located on the aneuploid </w:t>
      </w:r>
      <w:commentRangeStart w:id="17"/>
      <w:r w:rsidR="003C3348">
        <w:rPr>
          <w:rFonts w:ascii="Arial" w:eastAsia="Times New Roman" w:hAnsi="Arial" w:cs="Arial"/>
          <w:sz w:val="22"/>
        </w:rPr>
        <w:t xml:space="preserve">chromosomes (Figure 9). </w:t>
      </w:r>
      <w:r w:rsidR="004F7BC0">
        <w:rPr>
          <w:rFonts w:ascii="Arial" w:eastAsia="Times New Roman" w:hAnsi="Arial" w:cs="Arial"/>
          <w:sz w:val="22"/>
        </w:rPr>
        <w:t xml:space="preserve">Curious as to if we found the same genes and patterns in our spontaneously aneuploid samples, we investigated the same genes as Torres et al and found </w:t>
      </w:r>
      <w:commentRangeStart w:id="18"/>
      <w:r w:rsidR="004F7BC0">
        <w:rPr>
          <w:rFonts w:ascii="Arial" w:eastAsia="Times New Roman" w:hAnsi="Arial" w:cs="Arial"/>
          <w:sz w:val="22"/>
        </w:rPr>
        <w:t xml:space="preserve">*****. </w:t>
      </w:r>
      <w:commentRangeEnd w:id="18"/>
      <w:r w:rsidR="005D4B4C">
        <w:rPr>
          <w:rStyle w:val="CommentReference"/>
        </w:rPr>
        <w:commentReference w:id="18"/>
      </w:r>
      <w:commentRangeEnd w:id="17"/>
      <w:r w:rsidR="007D3E33">
        <w:rPr>
          <w:rStyle w:val="CommentReference"/>
        </w:rPr>
        <w:commentReference w:id="17"/>
      </w:r>
    </w:p>
    <w:p w14:paraId="23B6C2AB" w14:textId="3556DC82" w:rsidR="00DC6C84" w:rsidRDefault="00DC6C84" w:rsidP="004F7BC0">
      <w:pPr>
        <w:rPr>
          <w:rFonts w:ascii="Arial" w:eastAsia="Times New Roman" w:hAnsi="Arial" w:cs="Arial"/>
          <w:sz w:val="22"/>
        </w:rPr>
      </w:pPr>
    </w:p>
    <w:p w14:paraId="47D30E79" w14:textId="02515CB2" w:rsidR="00144171" w:rsidRDefault="00DC6C84" w:rsidP="004F7BC0">
      <w:pPr>
        <w:rPr>
          <w:rFonts w:ascii="Arial" w:eastAsia="Times New Roman" w:hAnsi="Arial" w:cs="Arial"/>
          <w:i/>
          <w:sz w:val="22"/>
        </w:rPr>
      </w:pPr>
      <w:commentRangeStart w:id="19"/>
      <w:r w:rsidRPr="009D4DE4">
        <w:rPr>
          <w:rFonts w:ascii="Arial" w:eastAsia="Times New Roman" w:hAnsi="Arial" w:cs="Arial"/>
          <w:i/>
          <w:sz w:val="22"/>
          <w:highlight w:val="cyan"/>
        </w:rPr>
        <w:t>Dosage-Sensitive Genes</w:t>
      </w:r>
      <w:commentRangeEnd w:id="19"/>
      <w:r w:rsidR="0064725C">
        <w:rPr>
          <w:rStyle w:val="CommentReference"/>
        </w:rPr>
        <w:commentReference w:id="19"/>
      </w:r>
    </w:p>
    <w:p w14:paraId="52CAC094" w14:textId="77777777" w:rsidR="006A17F1" w:rsidRPr="006A17F1" w:rsidRDefault="006A17F1" w:rsidP="004F7BC0">
      <w:pPr>
        <w:rPr>
          <w:rFonts w:ascii="Arial" w:eastAsia="Times New Roman" w:hAnsi="Arial" w:cs="Arial"/>
          <w:i/>
          <w:sz w:val="22"/>
        </w:rPr>
      </w:pPr>
    </w:p>
    <w:p w14:paraId="3891FB93" w14:textId="2F5DB7CB" w:rsidR="00144171" w:rsidRDefault="00144171" w:rsidP="00C12476">
      <w:pPr>
        <w:ind w:firstLine="720"/>
        <w:rPr>
          <w:rFonts w:ascii="Arial" w:eastAsia="Times New Roman" w:hAnsi="Arial" w:cs="Arial"/>
          <w:sz w:val="22"/>
        </w:rPr>
      </w:pPr>
      <w:r>
        <w:rPr>
          <w:rFonts w:ascii="Arial" w:eastAsia="Times New Roman" w:hAnsi="Arial" w:cs="Arial"/>
          <w:sz w:val="22"/>
        </w:rPr>
        <w:lastRenderedPageBreak/>
        <w:t>Our results suggest that there is no general mechanism for dosage-compensation in aneuploid yeast</w:t>
      </w:r>
      <w:r w:rsidR="00C61567">
        <w:rPr>
          <w:rFonts w:ascii="Arial" w:eastAsia="Times New Roman" w:hAnsi="Arial" w:cs="Arial"/>
          <w:sz w:val="22"/>
        </w:rPr>
        <w:t>, either at the whole-chromosome or individual gene level. Some genes are regulated transcriptionally, but these ar</w:t>
      </w:r>
      <w:commentRangeStart w:id="20"/>
      <w:r w:rsidR="00C61567">
        <w:rPr>
          <w:rFonts w:ascii="Arial" w:eastAsia="Times New Roman" w:hAnsi="Arial" w:cs="Arial"/>
          <w:sz w:val="22"/>
        </w:rPr>
        <w:t xml:space="preserve">e few and the mechanisms in which this modulation occurs are mostly known (CITE). </w:t>
      </w:r>
      <w:commentRangeEnd w:id="20"/>
      <w:r w:rsidR="007D3E33">
        <w:rPr>
          <w:rStyle w:val="CommentReference"/>
        </w:rPr>
        <w:commentReference w:id="20"/>
      </w:r>
    </w:p>
    <w:p w14:paraId="6CC37FF1" w14:textId="209F6DCA" w:rsidR="00C12476" w:rsidRPr="00275095" w:rsidRDefault="00C12476" w:rsidP="004F7BC0">
      <w:pPr>
        <w:rPr>
          <w:rFonts w:ascii="Arial" w:eastAsia="Times New Roman" w:hAnsi="Arial" w:cs="Arial"/>
          <w:sz w:val="22"/>
        </w:rPr>
      </w:pPr>
    </w:p>
    <w:p w14:paraId="24C7FC4A" w14:textId="435D48ED" w:rsidR="00466E8F" w:rsidRDefault="00466E8F" w:rsidP="004F7BC0">
      <w:r>
        <w:t>Other ideas:</w:t>
      </w:r>
    </w:p>
    <w:p w14:paraId="6D540DF8" w14:textId="77777777" w:rsidR="00466E8F" w:rsidRDefault="00466E8F" w:rsidP="004F7BC0"/>
    <w:p w14:paraId="469327EA" w14:textId="1CE64F08" w:rsidR="004F7BC0" w:rsidRDefault="00466E8F" w:rsidP="004F7BC0">
      <w:pPr>
        <w:rPr>
          <w:rFonts w:ascii="Arial" w:eastAsia="Times New Roman" w:hAnsi="Arial" w:cs="Arial"/>
          <w:sz w:val="22"/>
        </w:rPr>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rsidP="00C12476">
      <w:pPr>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rsidP="004F7BC0">
      <w:pPr>
        <w:rPr>
          <w:rFonts w:ascii="Arial" w:eastAsia="Times New Roman" w:hAnsi="Arial" w:cs="Arial"/>
          <w:sz w:val="22"/>
        </w:rPr>
      </w:pPr>
      <w:r>
        <w:rPr>
          <w:rFonts w:ascii="Arial" w:eastAsia="Times New Roman" w:hAnsi="Arial" w:cs="Arial"/>
          <w:sz w:val="22"/>
        </w:rPr>
        <w:t>What genes are up/down regulated in aneuploid lines with higher fitness than the ancestor?</w:t>
      </w:r>
    </w:p>
    <w:p w14:paraId="1338BB92" w14:textId="2B4DF0CC" w:rsidR="00466E8F" w:rsidRDefault="00466E8F" w:rsidP="004F7BC0">
      <w:commentRangeStart w:id="21"/>
      <w:r>
        <w:rPr>
          <w:rFonts w:ascii="Arial" w:eastAsia="Times New Roman" w:hAnsi="Arial" w:cs="Arial"/>
          <w:sz w:val="22"/>
        </w:rPr>
        <w:t xml:space="preserve">even though some lines have statistically significantly different gene expression levels, it could be because there is more RNA present to be degraded in trisomic lines, and less RNA present to be degraded in monosomic lines                                                                            </w:t>
      </w:r>
      <w:commentRangeEnd w:id="21"/>
      <w:r>
        <w:rPr>
          <w:rStyle w:val="CommentReference"/>
        </w:rPr>
        <w:commentReference w:id="21"/>
      </w:r>
    </w:p>
    <w:p w14:paraId="166F2788" w14:textId="77777777" w:rsidR="004F7BC0" w:rsidRPr="00623142" w:rsidRDefault="004F7BC0" w:rsidP="004F7BC0">
      <w:pPr>
        <w:rPr>
          <w:b/>
          <w:bCs/>
          <w:sz w:val="32"/>
          <w:szCs w:val="32"/>
          <w:u w:val="single"/>
        </w:rPr>
      </w:pPr>
      <w:r w:rsidRPr="00623142">
        <w:rPr>
          <w:b/>
          <w:bCs/>
          <w:sz w:val="32"/>
          <w:szCs w:val="32"/>
          <w:u w:val="single"/>
        </w:rPr>
        <w:t>Figures</w:t>
      </w:r>
    </w:p>
    <w:p w14:paraId="414C58FC" w14:textId="77777777" w:rsidR="004F7BC0" w:rsidRDefault="004F7BC0" w:rsidP="004F7BC0"/>
    <w:tbl>
      <w:tblPr>
        <w:tblW w:w="6560" w:type="dxa"/>
        <w:tblLook w:val="04A0" w:firstRow="1" w:lastRow="0" w:firstColumn="1" w:lastColumn="0" w:noHBand="0" w:noVBand="1"/>
      </w:tblPr>
      <w:tblGrid>
        <w:gridCol w:w="3440"/>
        <w:gridCol w:w="1400"/>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523C94">
            <w:pPr>
              <w:rPr>
                <w:rFonts w:ascii="Calibri" w:eastAsia="Times New Roman" w:hAnsi="Calibri" w:cs="Calibri"/>
                <w:b/>
                <w:bCs/>
                <w:color w:val="000000"/>
              </w:rPr>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77777777" w:rsidR="009D4DE4" w:rsidRPr="00AF386E" w:rsidRDefault="009D4DE4" w:rsidP="00523C94">
            <w:pPr>
              <w:rPr>
                <w:rFonts w:ascii="Calibri" w:eastAsia="Times New Roman" w:hAnsi="Calibri" w:cs="Calibri"/>
                <w:b/>
                <w:bCs/>
                <w:color w:val="000000"/>
              </w:rPr>
            </w:pPr>
            <w:r w:rsidRPr="00AF386E">
              <w:rPr>
                <w:rFonts w:ascii="Calibri" w:eastAsia="Times New Roman" w:hAnsi="Calibri" w:cs="Calibri"/>
                <w:b/>
                <w:bCs/>
                <w:color w:val="000000"/>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77777777" w:rsidR="009D4DE4" w:rsidRPr="00AF386E" w:rsidRDefault="009D4DE4" w:rsidP="00523C94">
            <w:pPr>
              <w:rPr>
                <w:rFonts w:ascii="Calibri" w:eastAsia="Times New Roman" w:hAnsi="Calibri" w:cs="Calibri"/>
                <w:b/>
                <w:bCs/>
                <w:color w:val="000000"/>
              </w:rPr>
            </w:pPr>
            <w:r w:rsidRPr="00AF386E">
              <w:rPr>
                <w:rFonts w:ascii="Calibri" w:eastAsia="Times New Roman" w:hAnsi="Calibri" w:cs="Calibri"/>
                <w:b/>
                <w:bCs/>
                <w:color w:val="000000"/>
              </w:rPr>
              <w:t>Hybrid 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523C94">
            <w:pPr>
              <w:rPr>
                <w:rFonts w:ascii="Calibri" w:eastAsia="Times New Roman" w:hAnsi="Calibri" w:cs="Calibri"/>
                <w:color w:val="000000"/>
              </w:rPr>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523C94">
            <w:pPr>
              <w:rPr>
                <w:rFonts w:ascii="Calibri" w:eastAsia="Times New Roman" w:hAnsi="Calibri" w:cs="Calibri"/>
                <w:color w:val="000000"/>
              </w:rPr>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523C94">
            <w:pPr>
              <w:rPr>
                <w:rFonts w:ascii="Calibri" w:eastAsia="Times New Roman" w:hAnsi="Calibri" w:cs="Calibri"/>
                <w:color w:val="000000"/>
              </w:rPr>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523C94">
            <w:pPr>
              <w:rPr>
                <w:rFonts w:ascii="Calibri" w:eastAsia="Times New Roman" w:hAnsi="Calibri" w:cs="Calibri"/>
                <w:color w:val="000000"/>
              </w:rPr>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523C94">
            <w:pPr>
              <w:jc w:val="right"/>
              <w:rPr>
                <w:rFonts w:ascii="Calibri" w:eastAsia="Times New Roman" w:hAnsi="Calibri" w:cs="Calibri"/>
                <w:color w:val="000000"/>
              </w:rPr>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523C94">
            <w:pPr>
              <w:rPr>
                <w:rFonts w:ascii="Calibri" w:eastAsia="Times New Roman" w:hAnsi="Calibri" w:cs="Calibri"/>
                <w:b/>
                <w:bCs/>
                <w:color w:val="000000"/>
              </w:rPr>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523C94">
            <w:pPr>
              <w:jc w:val="right"/>
              <w:rPr>
                <w:rFonts w:ascii="Calibri" w:eastAsia="Times New Roman" w:hAnsi="Calibri" w:cs="Calibri"/>
                <w:b/>
                <w:bCs/>
                <w:color w:val="000000"/>
              </w:rPr>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523C94">
            <w:pPr>
              <w:jc w:val="right"/>
              <w:rPr>
                <w:rFonts w:ascii="Calibri" w:eastAsia="Times New Roman" w:hAnsi="Calibri" w:cs="Calibri"/>
                <w:b/>
                <w:bCs/>
                <w:color w:val="000000"/>
              </w:rPr>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523C94">
            <w:pPr>
              <w:rPr>
                <w:rFonts w:ascii="Calibri" w:eastAsia="Times New Roman" w:hAnsi="Calibri" w:cs="Calibri"/>
                <w:b/>
                <w:bCs/>
                <w:color w:val="000000"/>
              </w:rPr>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523C94">
            <w:pPr>
              <w:jc w:val="right"/>
              <w:rPr>
                <w:rFonts w:ascii="Calibri" w:eastAsia="Times New Roman" w:hAnsi="Calibri" w:cs="Calibri"/>
                <w:b/>
                <w:bCs/>
                <w:color w:val="000000"/>
              </w:rPr>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523C94">
            <w:pPr>
              <w:jc w:val="right"/>
              <w:rPr>
                <w:rFonts w:ascii="Calibri" w:eastAsia="Times New Roman" w:hAnsi="Calibri" w:cs="Calibri"/>
                <w:b/>
                <w:bCs/>
                <w:color w:val="000000"/>
              </w:rPr>
            </w:pPr>
            <w:r w:rsidRPr="00AF386E">
              <w:rPr>
                <w:rFonts w:ascii="Calibri" w:eastAsia="Times New Roman" w:hAnsi="Calibri" w:cs="Calibri"/>
                <w:b/>
                <w:bCs/>
                <w:color w:val="000000"/>
              </w:rPr>
              <w:t>76</w:t>
            </w:r>
          </w:p>
        </w:tc>
      </w:tr>
    </w:tbl>
    <w:p w14:paraId="303DA07C" w14:textId="6ABC7A37" w:rsidR="009D4DE4" w:rsidRDefault="009D4DE4" w:rsidP="009D4DE4">
      <w:pPr>
        <w:ind w:firstLine="720"/>
        <w:rPr>
          <w:rFonts w:ascii="Arial" w:eastAsia="Times New Roman" w:hAnsi="Arial" w:cs="Arial"/>
          <w:sz w:val="22"/>
        </w:rPr>
      </w:pPr>
      <w:r>
        <w:rPr>
          <w:rFonts w:ascii="Arial" w:eastAsia="Times New Roman" w:hAnsi="Arial" w:cs="Arial"/>
          <w:sz w:val="22"/>
        </w:rPr>
        <w:lastRenderedPageBreak/>
        <w:t xml:space="preserve">Table 1: Summary of aneuploidy types found in each of the strains. </w:t>
      </w:r>
      <w:r>
        <w:rPr>
          <w:noProof/>
        </w:rPr>
        <w:drawing>
          <wp:inline distT="0" distB="0" distL="0" distR="0" wp14:anchorId="110F4E2F" wp14:editId="489816D2">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79F20B1" w14:textId="3E477F39" w:rsidR="004F7BC0" w:rsidRPr="00623142" w:rsidRDefault="009D4DE4" w:rsidP="00CD3C1D">
      <w:pPr>
        <w:rPr>
          <w:rFonts w:ascii="Arial" w:eastAsia="Times New Roman" w:hAnsi="Arial" w:cs="Arial"/>
          <w:sz w:val="22"/>
        </w:rPr>
      </w:pPr>
      <w:r w:rsidRPr="00623142">
        <w:rPr>
          <w:rFonts w:ascii="Arial" w:eastAsia="Times New Roman" w:hAnsi="Arial" w:cs="Arial"/>
          <w:b/>
          <w:bCs/>
          <w:sz w:val="22"/>
        </w:rPr>
        <w:t>Figure 1:</w:t>
      </w:r>
      <w:r>
        <w:rPr>
          <w:rFonts w:ascii="Arial" w:eastAsia="Times New Roman" w:hAnsi="Arial" w:cs="Arial"/>
          <w:sz w:val="22"/>
        </w:rPr>
        <w:t xml:space="preserve"> Rate of aneuploidy in heterozygous hybrid strain compared to the homozygous lab strain. Error bars are standard error.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77777777" w:rsidR="009D4DE4" w:rsidRDefault="009D4DE4" w:rsidP="009D4DE4">
      <w:pPr>
        <w:rPr>
          <w:rFonts w:ascii="Arial" w:eastAsia="Times New Roman" w:hAnsi="Arial" w:cs="Arial"/>
          <w:sz w:val="22"/>
        </w:rPr>
      </w:pPr>
      <w:r>
        <w:rPr>
          <w:rFonts w:ascii="Arial" w:eastAsia="Times New Roman" w:hAnsi="Arial" w:cs="Arial"/>
          <w:noProof/>
          <w:sz w:val="22"/>
        </w:rPr>
        <w:lastRenderedPageBreak/>
        <w:drawing>
          <wp:inline distT="0" distB="0" distL="0" distR="0" wp14:anchorId="2919A39B" wp14:editId="57A64441">
            <wp:extent cx="5943600" cy="3714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04 at 2.02.03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D246A94" w14:textId="7C30EAC3" w:rsidR="009D4DE4" w:rsidRDefault="009D4DE4" w:rsidP="009D4DE4">
      <w:pPr>
        <w:rPr>
          <w:rFonts w:ascii="Arial" w:eastAsia="Times New Roman" w:hAnsi="Arial" w:cs="Arial"/>
          <w:sz w:val="22"/>
        </w:rPr>
      </w:pPr>
      <w:r w:rsidRPr="00623142">
        <w:rPr>
          <w:rFonts w:ascii="Arial" w:eastAsia="Times New Roman" w:hAnsi="Arial" w:cs="Arial"/>
          <w:b/>
          <w:bCs/>
          <w:sz w:val="22"/>
        </w:rPr>
        <w:t>Figure 2:</w:t>
      </w:r>
      <w:r>
        <w:rPr>
          <w:rFonts w:ascii="Arial" w:eastAsia="Times New Roman" w:hAnsi="Arial" w:cs="Arial"/>
          <w:sz w:val="22"/>
        </w:rPr>
        <w:t xml:space="preserve"> </w:t>
      </w:r>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 Read count increases from an average of 80 to an average of 120 (1.5-fold difference – consistent with 3 copies of each duplicated allele). </w:t>
      </w:r>
    </w:p>
    <w:p w14:paraId="395ADF23" w14:textId="77777777" w:rsidR="009D4DE4" w:rsidRDefault="009D4DE4" w:rsidP="009D4DE4">
      <w:pPr>
        <w:rPr>
          <w:rFonts w:ascii="Arial" w:eastAsia="Times New Roman" w:hAnsi="Arial" w:cs="Arial"/>
          <w:sz w:val="22"/>
        </w:rPr>
      </w:pPr>
      <w:r>
        <w:rPr>
          <w:rFonts w:ascii="Arial" w:eastAsia="Times New Roman" w:hAnsi="Arial" w:cs="Arial"/>
          <w:noProof/>
          <w:sz w:val="22"/>
        </w:rPr>
        <w:drawing>
          <wp:inline distT="0" distB="0" distL="0" distR="0" wp14:anchorId="217D1A09" wp14:editId="575C8556">
            <wp:extent cx="5943600" cy="3471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6-04 at 1.41.45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6E2F23CB" w14:textId="77777777" w:rsidR="009D4DE4" w:rsidRDefault="009D4DE4" w:rsidP="009D4DE4">
      <w:pPr>
        <w:rPr>
          <w:rFonts w:ascii="Arial" w:eastAsia="Times New Roman" w:hAnsi="Arial" w:cs="Arial"/>
          <w:sz w:val="22"/>
        </w:rPr>
      </w:pPr>
      <w:r w:rsidRPr="00623142">
        <w:rPr>
          <w:rFonts w:ascii="Arial" w:eastAsia="Times New Roman" w:hAnsi="Arial" w:cs="Arial"/>
          <w:b/>
          <w:bCs/>
          <w:sz w:val="22"/>
        </w:rPr>
        <w:t>Figure 3:</w:t>
      </w:r>
      <w:r>
        <w:rPr>
          <w:rFonts w:ascii="Arial" w:eastAsia="Times New Roman" w:hAnsi="Arial" w:cs="Arial"/>
          <w:sz w:val="22"/>
        </w:rPr>
        <w:t xml:space="preserve"> IGV screenshot of the theorized final breakpoint. Read count decreases from an average of 120 to an average of 80 (1.5-fold difference – consistent with 3 copies of each allele affected). </w:t>
      </w:r>
    </w:p>
    <w:p w14:paraId="3BEACA2C" w14:textId="1C8EF29B" w:rsidR="009D4DE4" w:rsidRDefault="00213525" w:rsidP="009D4DE4">
      <w:pPr>
        <w:rPr>
          <w:rFonts w:ascii="Arial" w:eastAsia="Times New Roman" w:hAnsi="Arial" w:cs="Arial"/>
          <w:sz w:val="22"/>
        </w:rPr>
      </w:pPr>
      <w:r>
        <w:rPr>
          <w:rFonts w:ascii="Arial" w:eastAsia="Times New Roman" w:hAnsi="Arial" w:cs="Arial"/>
          <w:noProof/>
          <w:sz w:val="22"/>
        </w:rPr>
        <w:lastRenderedPageBreak/>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11">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9D4DE4">
      <w:pPr>
        <w:rPr>
          <w:rFonts w:ascii="Arial" w:eastAsia="Times New Roman" w:hAnsi="Arial" w:cs="Arial"/>
          <w:sz w:val="22"/>
        </w:rPr>
      </w:pPr>
      <w:r w:rsidRPr="00213525">
        <w:rPr>
          <w:rFonts w:ascii="Arial" w:eastAsia="Times New Roman" w:hAnsi="Arial" w:cs="Arial"/>
          <w:b/>
          <w:bCs/>
          <w:sz w:val="22"/>
        </w:rPr>
        <w:t>Figure 4:</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9D4DE4">
      <w:pPr>
        <w:rPr>
          <w:rFonts w:ascii="Arial" w:eastAsia="Times New Roman" w:hAnsi="Arial" w:cs="Arial"/>
          <w:sz w:val="22"/>
        </w:rPr>
      </w:pPr>
      <w:r>
        <w:rPr>
          <w:rFonts w:ascii="Arial" w:eastAsia="Times New Roman" w:hAnsi="Arial" w:cs="Arial"/>
          <w:noProof/>
          <w:sz w:val="22"/>
        </w:rPr>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12">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9D4DE4">
      <w:pPr>
        <w:rPr>
          <w:rFonts w:ascii="Arial" w:eastAsia="Times New Roman" w:hAnsi="Arial" w:cs="Arial"/>
          <w:sz w:val="22"/>
        </w:rPr>
      </w:pPr>
      <w:r w:rsidRPr="00213525">
        <w:rPr>
          <w:rFonts w:ascii="Arial" w:eastAsia="Times New Roman" w:hAnsi="Arial" w:cs="Arial"/>
          <w:b/>
          <w:bCs/>
          <w:sz w:val="22"/>
        </w:rPr>
        <w:t>Figure 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4F7BC0"/>
    <w:p w14:paraId="1AEC8DC5" w14:textId="77777777" w:rsidR="009D4DE4" w:rsidRDefault="009D4DE4" w:rsidP="004F7BC0"/>
    <w:p w14:paraId="7D64982E" w14:textId="77777777" w:rsidR="00623142" w:rsidRDefault="004F7BC0" w:rsidP="004F7BC0">
      <w:r w:rsidRPr="00E74C40">
        <w:rPr>
          <w:noProof/>
        </w:rPr>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886A382" w:rsidR="004F7BC0" w:rsidRDefault="00CD3C1D" w:rsidP="004F7BC0">
      <w:r w:rsidRPr="00CD3C1D">
        <w:rPr>
          <w:b/>
          <w:bCs/>
        </w:rPr>
        <w:t>Figure 6:</w:t>
      </w:r>
      <w:r>
        <w:t xml:space="preserve"> </w:t>
      </w:r>
      <w:r w:rsidR="004F7BC0">
        <w:t>Heatmap depicting differential gene expression at the whole-chromosome level in aneuploid lines, when compared to ancestral expression levels.</w:t>
      </w:r>
    </w:p>
    <w:p w14:paraId="02FB2080" w14:textId="160F1863" w:rsidR="002A3599" w:rsidRDefault="007C14E6" w:rsidP="004F7BC0">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CBE4E74" w:rsidR="004F7BC0" w:rsidRDefault="00CD3C1D" w:rsidP="004F7BC0">
      <w:r w:rsidRPr="00CD3C1D">
        <w:rPr>
          <w:b/>
          <w:bCs/>
        </w:rPr>
        <w:t>Figure 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 are as expected for aneuploid chromosomes. Boxes in blue represent monosomic chromosomes in the line, boxes in red represent trisomic chromosomes in the line,</w:t>
      </w:r>
      <w:r>
        <w:t xml:space="preserve"> dark red boxes indicate </w:t>
      </w:r>
      <w:proofErr w:type="spellStart"/>
      <w:r>
        <w:t>tetrasomic</w:t>
      </w:r>
      <w:proofErr w:type="spellEnd"/>
      <w:r>
        <w:t xml:space="preserve">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4F7BC0"/>
    <w:p w14:paraId="58BE590F" w14:textId="6B7782FC" w:rsidR="004F7BC0" w:rsidRDefault="00D25776" w:rsidP="004F7BC0">
      <w:r>
        <w:rPr>
          <w:noProof/>
        </w:rPr>
        <w:lastRenderedPageBreak/>
        <w:drawing>
          <wp:inline distT="0" distB="0" distL="0" distR="0" wp14:anchorId="7A47E8D4" wp14:editId="01FEB90D">
            <wp:extent cx="5943600" cy="5544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romXIII_cis_transGenesDist.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544185"/>
                    </a:xfrm>
                    <a:prstGeom prst="rect">
                      <a:avLst/>
                    </a:prstGeom>
                  </pic:spPr>
                </pic:pic>
              </a:graphicData>
            </a:graphic>
          </wp:inline>
        </w:drawing>
      </w:r>
    </w:p>
    <w:p w14:paraId="59EC377C" w14:textId="31AE1A1A" w:rsidR="00D25776" w:rsidRDefault="00D25776" w:rsidP="00D25776">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D25776">
      <w:r>
        <w:t xml:space="preserve">** This is an example of plots that I will include – I have a lot </w:t>
      </w:r>
      <w:proofErr w:type="gramStart"/>
      <w:r>
        <w:t>more,</w:t>
      </w:r>
      <w:proofErr w:type="gramEnd"/>
      <w:r>
        <w:t xml:space="preserve"> I just need to modify them to look like this one. </w:t>
      </w:r>
    </w:p>
    <w:p w14:paraId="680C06B2" w14:textId="7A3F7810" w:rsidR="007F2F9A" w:rsidRDefault="007F2F9A" w:rsidP="00D25776"/>
    <w:p w14:paraId="6FEDF3AC" w14:textId="79954E1A" w:rsidR="007F2F9A" w:rsidRDefault="007F2F9A" w:rsidP="00D25776"/>
    <w:p w14:paraId="6FE23D25" w14:textId="63244A85" w:rsidR="007F2F9A" w:rsidRDefault="007F2F9A" w:rsidP="00D25776"/>
    <w:p w14:paraId="024BBB8B" w14:textId="4A45160F" w:rsidR="007F2F9A" w:rsidRDefault="007F2F9A" w:rsidP="00D25776"/>
    <w:p w14:paraId="576C28AC" w14:textId="644023D9" w:rsidR="007F2F9A" w:rsidRDefault="007F2F9A" w:rsidP="00D25776"/>
    <w:p w14:paraId="0BAC3332" w14:textId="18D3B516" w:rsidR="007F2F9A" w:rsidRDefault="007F2F9A" w:rsidP="00D25776"/>
    <w:p w14:paraId="0CD6DC7F" w14:textId="205068A2" w:rsidR="007F2F9A" w:rsidRDefault="007F2F9A" w:rsidP="00D25776"/>
    <w:p w14:paraId="47CAC8C5" w14:textId="6EA055EA" w:rsidR="007F2F9A" w:rsidRDefault="007F2F9A" w:rsidP="00D25776"/>
    <w:p w14:paraId="4D678A88" w14:textId="77777777" w:rsidR="003A658E" w:rsidRDefault="003A658E" w:rsidP="00D25776"/>
    <w:p w14:paraId="41E2A347" w14:textId="77777777" w:rsidR="003C3348" w:rsidRDefault="003C3348" w:rsidP="003C3348">
      <w:pPr>
        <w:jc w:val="center"/>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16">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3C3348">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4F7BC0">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4F7BC0">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19"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20" o:title=""/>
                  <o:lock v:ext="edit" aspectratio="f"/>
                </v:shape>
              </v:group>
            </w:pict>
          </mc:Fallback>
        </mc:AlternateContent>
      </w:r>
    </w:p>
    <w:p w14:paraId="4D245D20" w14:textId="77777777" w:rsidR="004F7BC0" w:rsidRDefault="004F7BC0" w:rsidP="004F7BC0"/>
    <w:p w14:paraId="07156A59" w14:textId="77777777" w:rsidR="004F7BC0" w:rsidRDefault="004F7BC0" w:rsidP="004F7BC0"/>
    <w:p w14:paraId="5B9D8404" w14:textId="77777777" w:rsidR="004F7BC0" w:rsidRDefault="004F7BC0" w:rsidP="004F7BC0"/>
    <w:p w14:paraId="44DE6352" w14:textId="77777777" w:rsidR="004F7BC0" w:rsidRDefault="004F7BC0" w:rsidP="004F7BC0"/>
    <w:p w14:paraId="229520C6" w14:textId="77777777" w:rsidR="004F7BC0" w:rsidRDefault="004F7BC0" w:rsidP="004F7BC0"/>
    <w:p w14:paraId="4E17198E" w14:textId="77777777" w:rsidR="004F7BC0" w:rsidRDefault="004F7BC0" w:rsidP="004F7BC0"/>
    <w:p w14:paraId="673C3D51" w14:textId="5E7B381C" w:rsidR="004F7BC0" w:rsidRDefault="004F7BC0" w:rsidP="004F7BC0"/>
    <w:p w14:paraId="0D093960" w14:textId="77777777" w:rsidR="004F7BC0" w:rsidRDefault="004F7BC0" w:rsidP="004F7BC0"/>
    <w:p w14:paraId="35EACF66" w14:textId="77777777" w:rsidR="004F7BC0" w:rsidRDefault="004F7BC0" w:rsidP="004F7BC0"/>
    <w:p w14:paraId="0C234663" w14:textId="77777777" w:rsidR="004F7BC0" w:rsidRDefault="004F7BC0" w:rsidP="004F7BC0"/>
    <w:p w14:paraId="404FFEA2" w14:textId="77777777" w:rsidR="004F7BC0" w:rsidRDefault="004F7BC0" w:rsidP="004F7BC0"/>
    <w:p w14:paraId="57E86F4E" w14:textId="77777777" w:rsidR="004F7BC0" w:rsidRDefault="004F7BC0" w:rsidP="004F7BC0"/>
    <w:p w14:paraId="0B02F71B" w14:textId="77777777" w:rsidR="004F7BC0" w:rsidRDefault="004F7BC0" w:rsidP="004F7BC0"/>
    <w:p w14:paraId="0BCE6C47" w14:textId="77777777" w:rsidR="004F7BC0" w:rsidRDefault="004F7BC0" w:rsidP="004F7BC0"/>
    <w:p w14:paraId="091C8C61" w14:textId="77777777" w:rsidR="004F7BC0" w:rsidRDefault="004F7BC0" w:rsidP="004F7BC0"/>
    <w:p w14:paraId="27421BA3" w14:textId="77777777" w:rsidR="004F7BC0" w:rsidRDefault="004F7BC0" w:rsidP="004F7BC0"/>
    <w:p w14:paraId="2E2B111C" w14:textId="77777777" w:rsidR="004F7BC0" w:rsidRDefault="004F7BC0" w:rsidP="004F7BC0"/>
    <w:p w14:paraId="453C314B" w14:textId="77777777" w:rsidR="004F7BC0" w:rsidRDefault="004F7BC0" w:rsidP="004F7BC0"/>
    <w:p w14:paraId="313BE715" w14:textId="77777777" w:rsidR="004F7BC0" w:rsidRDefault="004F7BC0" w:rsidP="004F7BC0"/>
    <w:p w14:paraId="621CEC7D" w14:textId="77777777" w:rsidR="004F7BC0" w:rsidRDefault="004F7BC0" w:rsidP="004F7BC0"/>
    <w:p w14:paraId="0AA96BC7" w14:textId="77777777" w:rsidR="004F7BC0" w:rsidRDefault="004F7BC0" w:rsidP="004F7BC0"/>
    <w:p w14:paraId="20986825" w14:textId="77777777" w:rsidR="004F7BC0" w:rsidRDefault="004F7BC0" w:rsidP="004F7BC0"/>
    <w:p w14:paraId="11E0056C" w14:textId="6C75C838" w:rsidR="004F7BC0" w:rsidRDefault="00DA2406" w:rsidP="004F7BC0">
      <w:r w:rsidRPr="00DA2406">
        <w:rPr>
          <w:b/>
          <w:bCs/>
        </w:rPr>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4F7BC0">
      <w:r>
        <w:t xml:space="preserve">** I still need to make one of these for lab strain samples. </w:t>
      </w:r>
    </w:p>
    <w:p w14:paraId="1FF0FF7D" w14:textId="7B8625BD" w:rsidR="008236D4" w:rsidRDefault="008236D4" w:rsidP="004F7BC0"/>
    <w:p w14:paraId="6462C0DD" w14:textId="2989F037" w:rsidR="008236D4" w:rsidRDefault="008236D4" w:rsidP="004F7BC0">
      <w:r>
        <w:rPr>
          <w:noProof/>
        </w:rPr>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1CFC28" w14:textId="77777777" w:rsidR="00DA2406" w:rsidRDefault="00DA2406" w:rsidP="004F7BC0"/>
    <w:p w14:paraId="2BD149C5" w14:textId="6EEFC110" w:rsidR="008236D4" w:rsidRDefault="00DA2406" w:rsidP="004F7BC0">
      <w:r w:rsidRPr="00DA2406">
        <w:rPr>
          <w:b/>
          <w:bCs/>
        </w:rPr>
        <w:t>Figure 11:</w:t>
      </w:r>
      <w:r>
        <w:t xml:space="preserve"> </w:t>
      </w:r>
      <w:r w:rsidR="008236D4">
        <w:t xml:space="preserve">Percentage of genes differentially expressed located on cis (aneuploid) chromosome and trans (non-aneuploid) chromosomes </w:t>
      </w:r>
    </w:p>
    <w:p w14:paraId="0E7B9A78" w14:textId="36F36145" w:rsidR="00CA6FD4" w:rsidRDefault="00CA6FD4"/>
    <w:p w14:paraId="31E76CB5" w14:textId="00DD96B2" w:rsidR="00686FFE" w:rsidRDefault="00686FFE">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105977" w14:textId="37CC7BEA" w:rsidR="00B436FF" w:rsidRDefault="00B436FF" w:rsidP="00B436FF">
      <w:r w:rsidRPr="00B436FF">
        <w:rPr>
          <w:b/>
          <w:bCs/>
        </w:rPr>
        <w:t>Figure 12:</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B436FF"/>
    <w:p w14:paraId="483C7ABF" w14:textId="2FDAE3CA" w:rsidR="003A658E" w:rsidRDefault="003A658E" w:rsidP="00B436FF"/>
    <w:p w14:paraId="2B919D0B" w14:textId="75D4E3DD" w:rsidR="003A658E" w:rsidRDefault="00953A16" w:rsidP="003A658E">
      <w:r>
        <w:rPr>
          <w:noProof/>
        </w:rPr>
        <w:lastRenderedPageBreak/>
        <w:drawing>
          <wp:inline distT="0" distB="0" distL="0" distR="0" wp14:anchorId="03368CE0" wp14:editId="21C6DEBB">
            <wp:extent cx="5539105"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ybridSamplesEuploidRatioDistrs.pdf"/>
                    <pic:cNvPicPr/>
                  </pic:nvPicPr>
                  <pic:blipFill>
                    <a:blip r:embed="rId23">
                      <a:extLst>
                        <a:ext uri="{28A0092B-C50C-407E-A947-70E740481C1C}">
                          <a14:useLocalDpi xmlns:a14="http://schemas.microsoft.com/office/drawing/2010/main" val="0"/>
                        </a:ext>
                      </a:extLst>
                    </a:blip>
                    <a:stretch>
                      <a:fillRect/>
                    </a:stretch>
                  </pic:blipFill>
                  <pic:spPr>
                    <a:xfrm>
                      <a:off x="0" y="0"/>
                      <a:ext cx="5539105" cy="8229600"/>
                    </a:xfrm>
                    <a:prstGeom prst="rect">
                      <a:avLst/>
                    </a:prstGeom>
                  </pic:spPr>
                </pic:pic>
              </a:graphicData>
            </a:graphic>
          </wp:inline>
        </w:drawing>
      </w:r>
    </w:p>
    <w:p w14:paraId="0C42811F" w14:textId="66524DA1" w:rsidR="003A658E" w:rsidRDefault="003A658E" w:rsidP="003A658E">
      <w:r>
        <w:lastRenderedPageBreak/>
        <w:t>Figure 13: Ratio distribution of all genes for 5 euploid lines from the hybrid ancestor experiment. Red dotted line: average ratio compared to ancestor, black line: ratio of 1 (no change in dose compared to ancestor), green line: ratio of 0.5 compared to ancestor (expected for monosomic genes), magenta line: ratio of 1.5 compared to ancestor (expected for trisomic genes).</w:t>
      </w:r>
    </w:p>
    <w:p w14:paraId="6E6038BB" w14:textId="792B0B45" w:rsidR="003A658E" w:rsidRDefault="00953A16" w:rsidP="003A658E">
      <w:r>
        <w:rPr>
          <w:noProof/>
        </w:rPr>
        <w:drawing>
          <wp:inline distT="0" distB="0" distL="0" distR="0" wp14:anchorId="035C3CF2" wp14:editId="2B7C7584">
            <wp:extent cx="5943600" cy="63709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abSamplesEuploidRatioDistrs.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6370955"/>
                    </a:xfrm>
                    <a:prstGeom prst="rect">
                      <a:avLst/>
                    </a:prstGeom>
                  </pic:spPr>
                </pic:pic>
              </a:graphicData>
            </a:graphic>
          </wp:inline>
        </w:drawing>
      </w:r>
    </w:p>
    <w:p w14:paraId="7C6D6028" w14:textId="4E403C1E" w:rsidR="003A658E" w:rsidRDefault="003A658E" w:rsidP="003A658E">
      <w:r>
        <w:t xml:space="preserve">Figure 14: Ratio distribution of all genes for 5 euploid lines from the lab strain ancestor experiment. Red dotted line: average ratio compared to ancestor, black line: ratio of 1 (no change in dose compared to ancestor), green line: ratio of 0.5 compared to ancestor (expected </w:t>
      </w:r>
      <w:r>
        <w:lastRenderedPageBreak/>
        <w:t>for monosomic genes), magenta line: ratio of 1.5 compared to ancestor (expected for trisomic genes).</w:t>
      </w:r>
    </w:p>
    <w:p w14:paraId="7B619804" w14:textId="77777777" w:rsidR="003A658E" w:rsidRDefault="003A658E" w:rsidP="00B436FF"/>
    <w:p w14:paraId="5C10FB97" w14:textId="4F4F6995" w:rsidR="00686FFE" w:rsidRDefault="00686FFE"/>
    <w:p w14:paraId="34926866" w14:textId="37BDA42A" w:rsidR="0004630B" w:rsidRDefault="0004630B"/>
    <w:p w14:paraId="014FA10D" w14:textId="74A8067D" w:rsidR="0004630B" w:rsidRDefault="0004630B">
      <w:r>
        <w:rPr>
          <w:noProof/>
        </w:rPr>
        <w:drawing>
          <wp:inline distT="0" distB="0" distL="0" distR="0" wp14:anchorId="6D0DCE09" wp14:editId="662B552D">
            <wp:extent cx="5943600" cy="42913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romIcisAndTransRatioDistrs.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291330"/>
                    </a:xfrm>
                    <a:prstGeom prst="rect">
                      <a:avLst/>
                    </a:prstGeom>
                  </pic:spPr>
                </pic:pic>
              </a:graphicData>
            </a:graphic>
          </wp:inline>
        </w:drawing>
      </w:r>
    </w:p>
    <w:p w14:paraId="7E22BC19" w14:textId="74A64D5B" w:rsidR="00B854B9" w:rsidRDefault="00B854B9" w:rsidP="00B854B9">
      <w:r w:rsidRPr="00015D1C">
        <w:rPr>
          <w:b/>
          <w:bCs/>
        </w:rPr>
        <w:t xml:space="preserve">Figure </w:t>
      </w:r>
      <w:r>
        <w:rPr>
          <w:b/>
          <w:bCs/>
        </w:rPr>
        <w:t>15</w:t>
      </w:r>
      <w:r w:rsidRPr="00015D1C">
        <w:rPr>
          <w:b/>
          <w:bCs/>
        </w:rPr>
        <w:t>:</w:t>
      </w:r>
      <w:r>
        <w:t xml:space="preserve"> Ratio distribution of cis and trans genes for three lines aneuploid for chromosome 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159C97D8" w14:textId="52A7D3E9" w:rsidR="0004630B" w:rsidRDefault="0004630B"/>
    <w:p w14:paraId="20554667" w14:textId="77777777" w:rsidR="00953A16" w:rsidRDefault="0004630B" w:rsidP="00B854B9">
      <w:pPr>
        <w:rPr>
          <w:b/>
          <w:bCs/>
        </w:rPr>
      </w:pPr>
      <w:r>
        <w:rPr>
          <w:noProof/>
        </w:rPr>
        <w:lastRenderedPageBreak/>
        <w:drawing>
          <wp:inline distT="0" distB="0" distL="0" distR="0" wp14:anchorId="534E199D" wp14:editId="337513A9">
            <wp:extent cx="3808429" cy="7308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hromVcisTransGenesDistr.pdf"/>
                    <pic:cNvPicPr/>
                  </pic:nvPicPr>
                  <pic:blipFill>
                    <a:blip r:embed="rId26">
                      <a:extLst>
                        <a:ext uri="{28A0092B-C50C-407E-A947-70E740481C1C}">
                          <a14:useLocalDpi xmlns:a14="http://schemas.microsoft.com/office/drawing/2010/main" val="0"/>
                        </a:ext>
                      </a:extLst>
                    </a:blip>
                    <a:stretch>
                      <a:fillRect/>
                    </a:stretch>
                  </pic:blipFill>
                  <pic:spPr>
                    <a:xfrm>
                      <a:off x="0" y="0"/>
                      <a:ext cx="3814697" cy="7320963"/>
                    </a:xfrm>
                    <a:prstGeom prst="rect">
                      <a:avLst/>
                    </a:prstGeom>
                  </pic:spPr>
                </pic:pic>
              </a:graphicData>
            </a:graphic>
          </wp:inline>
        </w:drawing>
      </w:r>
      <w:r w:rsidR="00B854B9" w:rsidRPr="00B854B9">
        <w:rPr>
          <w:b/>
          <w:bCs/>
        </w:rPr>
        <w:t xml:space="preserve"> </w:t>
      </w:r>
    </w:p>
    <w:p w14:paraId="02CAA56F" w14:textId="58ED331D" w:rsidR="00B854B9" w:rsidRDefault="00B854B9" w:rsidP="00B854B9">
      <w:r w:rsidRPr="00015D1C">
        <w:rPr>
          <w:b/>
          <w:bCs/>
        </w:rPr>
        <w:t xml:space="preserve">Figure </w:t>
      </w:r>
      <w:r>
        <w:rPr>
          <w:b/>
          <w:bCs/>
        </w:rPr>
        <w:t>16</w:t>
      </w:r>
      <w:r w:rsidRPr="00015D1C">
        <w:rPr>
          <w:b/>
          <w:bCs/>
        </w:rPr>
        <w:t>:</w:t>
      </w:r>
      <w:r>
        <w:t xml:space="preserve"> Ratio distribution of cis and trans genes for four lines aneuploid for chromosome V.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1ECEBDDF" w14:textId="14CA84EC" w:rsidR="00FD4C17" w:rsidRDefault="00FD4C17" w:rsidP="00B854B9">
      <w:r>
        <w:rPr>
          <w:noProof/>
        </w:rPr>
        <w:lastRenderedPageBreak/>
        <w:drawing>
          <wp:inline distT="0" distB="0" distL="0" distR="0" wp14:anchorId="385A0DC1" wp14:editId="1F4E11B9">
            <wp:extent cx="5943600" cy="54679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VIIcisTransGenesDistr.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5467985"/>
                    </a:xfrm>
                    <a:prstGeom prst="rect">
                      <a:avLst/>
                    </a:prstGeom>
                  </pic:spPr>
                </pic:pic>
              </a:graphicData>
            </a:graphic>
          </wp:inline>
        </w:drawing>
      </w:r>
    </w:p>
    <w:p w14:paraId="0B797B99" w14:textId="2CAF11E4" w:rsidR="0004630B" w:rsidRDefault="0004630B"/>
    <w:p w14:paraId="571352CB" w14:textId="6EE9ABE6" w:rsidR="00FD4C17" w:rsidRDefault="00FD4C17" w:rsidP="00FD4C17">
      <w:r w:rsidRPr="00015D1C">
        <w:rPr>
          <w:b/>
          <w:bCs/>
        </w:rPr>
        <w:t xml:space="preserve">Figure </w:t>
      </w:r>
      <w:r>
        <w:rPr>
          <w:b/>
          <w:bCs/>
        </w:rPr>
        <w:t>17</w:t>
      </w:r>
      <w:r w:rsidRPr="00015D1C">
        <w:rPr>
          <w:b/>
          <w:bCs/>
        </w:rPr>
        <w:t>:</w:t>
      </w:r>
      <w:r>
        <w:t xml:space="preserve"> Ratio distribution of cis and trans genes for two lines aneuploid for chromosome V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26FBD349" w14:textId="77777777" w:rsidR="0004630B" w:rsidRDefault="0004630B"/>
    <w:p w14:paraId="0A54510C" w14:textId="20DED061" w:rsidR="00CA6FD4" w:rsidRDefault="000A30FB">
      <w:r>
        <w:rPr>
          <w:noProof/>
        </w:rPr>
        <w:lastRenderedPageBreak/>
        <w:drawing>
          <wp:inline distT="0" distB="0" distL="0" distR="0" wp14:anchorId="0F468FA5" wp14:editId="26721157">
            <wp:extent cx="4402318" cy="6155361"/>
            <wp:effectExtent l="0" t="0" r="508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hromIXcisTransGenesDistr.pdf"/>
                    <pic:cNvPicPr/>
                  </pic:nvPicPr>
                  <pic:blipFill>
                    <a:blip r:embed="rId28">
                      <a:extLst>
                        <a:ext uri="{28A0092B-C50C-407E-A947-70E740481C1C}">
                          <a14:useLocalDpi xmlns:a14="http://schemas.microsoft.com/office/drawing/2010/main" val="0"/>
                        </a:ext>
                      </a:extLst>
                    </a:blip>
                    <a:stretch>
                      <a:fillRect/>
                    </a:stretch>
                  </pic:blipFill>
                  <pic:spPr>
                    <a:xfrm>
                      <a:off x="0" y="0"/>
                      <a:ext cx="4405481" cy="6159784"/>
                    </a:xfrm>
                    <a:prstGeom prst="rect">
                      <a:avLst/>
                    </a:prstGeom>
                  </pic:spPr>
                </pic:pic>
              </a:graphicData>
            </a:graphic>
          </wp:inline>
        </w:drawing>
      </w:r>
    </w:p>
    <w:p w14:paraId="58120961" w14:textId="72029F8A" w:rsidR="000A30FB" w:rsidRDefault="000A30FB" w:rsidP="000A30FB">
      <w:r w:rsidRPr="00015D1C">
        <w:rPr>
          <w:b/>
          <w:bCs/>
        </w:rPr>
        <w:t xml:space="preserve">Figure </w:t>
      </w:r>
      <w:r>
        <w:rPr>
          <w:b/>
          <w:bCs/>
        </w:rPr>
        <w:t>18</w:t>
      </w:r>
      <w:r w:rsidRPr="00015D1C">
        <w:rPr>
          <w:b/>
          <w:bCs/>
        </w:rPr>
        <w:t>:</w:t>
      </w:r>
      <w:r>
        <w:t xml:space="preserve"> Ratio distribution of cis and trans genes for two lines aneuploid for chromosome IX.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1EECCD51" w14:textId="77777777" w:rsidR="000A30FB" w:rsidRDefault="000A30FB"/>
    <w:p w14:paraId="2B9B0746" w14:textId="0B56BCE1" w:rsidR="000A30FB" w:rsidRDefault="000A30FB"/>
    <w:p w14:paraId="1998AD40" w14:textId="7DE0E2DC" w:rsidR="00250787" w:rsidRDefault="00250787"/>
    <w:p w14:paraId="376C180B" w14:textId="4732F5B4" w:rsidR="00250787" w:rsidRDefault="00250787">
      <w:r>
        <w:rPr>
          <w:noProof/>
        </w:rPr>
        <w:lastRenderedPageBreak/>
        <w:drawing>
          <wp:inline distT="0" distB="0" distL="0" distR="0" wp14:anchorId="72C67958" wp14:editId="6A8A3357">
            <wp:extent cx="5298393" cy="2727880"/>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romXcisTransGenesDistr.pdf"/>
                    <pic:cNvPicPr/>
                  </pic:nvPicPr>
                  <pic:blipFill>
                    <a:blip r:embed="rId29">
                      <a:extLst>
                        <a:ext uri="{28A0092B-C50C-407E-A947-70E740481C1C}">
                          <a14:useLocalDpi xmlns:a14="http://schemas.microsoft.com/office/drawing/2010/main" val="0"/>
                        </a:ext>
                      </a:extLst>
                    </a:blip>
                    <a:stretch>
                      <a:fillRect/>
                    </a:stretch>
                  </pic:blipFill>
                  <pic:spPr>
                    <a:xfrm>
                      <a:off x="0" y="0"/>
                      <a:ext cx="5305734" cy="2731660"/>
                    </a:xfrm>
                    <a:prstGeom prst="rect">
                      <a:avLst/>
                    </a:prstGeom>
                  </pic:spPr>
                </pic:pic>
              </a:graphicData>
            </a:graphic>
          </wp:inline>
        </w:drawing>
      </w:r>
    </w:p>
    <w:p w14:paraId="17BC72EB" w14:textId="68C8558F" w:rsidR="00250787" w:rsidRDefault="00250787" w:rsidP="00250787">
      <w:r w:rsidRPr="00015D1C">
        <w:rPr>
          <w:b/>
          <w:bCs/>
        </w:rPr>
        <w:t xml:space="preserve">Figure </w:t>
      </w:r>
      <w:r>
        <w:rPr>
          <w:b/>
          <w:bCs/>
        </w:rPr>
        <w:t>19</w:t>
      </w:r>
      <w:r w:rsidRPr="00015D1C">
        <w:rPr>
          <w:b/>
          <w:bCs/>
        </w:rPr>
        <w:t>:</w:t>
      </w:r>
      <w:r>
        <w:t xml:space="preserve"> Ratio distribution of cis and trans genes for two lines aneuploid for chromosome X.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0908CB8B" w14:textId="77777777" w:rsidR="00250787" w:rsidRDefault="00250787"/>
    <w:p w14:paraId="50A56062" w14:textId="1923B8AF" w:rsidR="00250787" w:rsidRDefault="00DE6819">
      <w:r>
        <w:rPr>
          <w:noProof/>
        </w:rPr>
        <w:lastRenderedPageBreak/>
        <w:drawing>
          <wp:inline distT="0" distB="0" distL="0" distR="0" wp14:anchorId="0A70C79A" wp14:editId="1A2CE3C0">
            <wp:extent cx="5943600" cy="56686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XIIRatioDists.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5668645"/>
                    </a:xfrm>
                    <a:prstGeom prst="rect">
                      <a:avLst/>
                    </a:prstGeom>
                  </pic:spPr>
                </pic:pic>
              </a:graphicData>
            </a:graphic>
          </wp:inline>
        </w:drawing>
      </w:r>
    </w:p>
    <w:p w14:paraId="75619754" w14:textId="2E193E90" w:rsidR="00DE6819" w:rsidRDefault="00DE6819" w:rsidP="00DE6819">
      <w:r w:rsidRPr="00015D1C">
        <w:rPr>
          <w:b/>
          <w:bCs/>
        </w:rPr>
        <w:t xml:space="preserve">Figure </w:t>
      </w:r>
      <w:r>
        <w:rPr>
          <w:b/>
          <w:bCs/>
        </w:rPr>
        <w:t>20</w:t>
      </w:r>
      <w:r w:rsidRPr="00015D1C">
        <w:rPr>
          <w:b/>
          <w:bCs/>
        </w:rPr>
        <w:t>:</w:t>
      </w:r>
      <w:r>
        <w:t xml:space="preserve"> Ratio distribution of cis and trans genes for two lines aneuploid for chromosome X</w:t>
      </w:r>
      <w:r>
        <w:t>II</w:t>
      </w:r>
      <w:r>
        <w:t xml:space="preserve">.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04A12176" w14:textId="41959FD1" w:rsidR="00DE6819" w:rsidRDefault="00DE6819"/>
    <w:p w14:paraId="2420DD15" w14:textId="0056F5BE" w:rsidR="004E6D8E" w:rsidRDefault="004E6D8E">
      <w:r>
        <w:rPr>
          <w:noProof/>
        </w:rPr>
        <w:lastRenderedPageBreak/>
        <w:drawing>
          <wp:inline distT="0" distB="0" distL="0" distR="0" wp14:anchorId="231E3C56" wp14:editId="28FE0E6B">
            <wp:extent cx="5943600" cy="5627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hromXIVRatioDists.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5627370"/>
                    </a:xfrm>
                    <a:prstGeom prst="rect">
                      <a:avLst/>
                    </a:prstGeom>
                  </pic:spPr>
                </pic:pic>
              </a:graphicData>
            </a:graphic>
          </wp:inline>
        </w:drawing>
      </w:r>
    </w:p>
    <w:p w14:paraId="78D9991C" w14:textId="599CEE08" w:rsidR="004E6D8E" w:rsidRDefault="004E6D8E" w:rsidP="004E6D8E">
      <w:r w:rsidRPr="00015D1C">
        <w:rPr>
          <w:b/>
          <w:bCs/>
        </w:rPr>
        <w:t xml:space="preserve">Figure </w:t>
      </w:r>
      <w:r>
        <w:rPr>
          <w:b/>
          <w:bCs/>
        </w:rPr>
        <w:t>2</w:t>
      </w:r>
      <w:r w:rsidR="00486FC7">
        <w:rPr>
          <w:b/>
          <w:bCs/>
        </w:rPr>
        <w:t>1</w:t>
      </w:r>
      <w:r w:rsidRPr="00015D1C">
        <w:rPr>
          <w:b/>
          <w:bCs/>
        </w:rPr>
        <w:t>:</w:t>
      </w:r>
      <w:r>
        <w:t xml:space="preserve"> Ratio distribution of cis and trans genes for two lines aneuploid for chromosome XI</w:t>
      </w:r>
      <w:r>
        <w:t>V</w:t>
      </w:r>
      <w:r>
        <w:t xml:space="preserve">.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70355C2" w14:textId="1867E3DB" w:rsidR="00DE6819" w:rsidRDefault="00486FC7">
      <w:r>
        <w:rPr>
          <w:noProof/>
        </w:rPr>
        <w:lastRenderedPageBreak/>
        <w:drawing>
          <wp:inline distT="0" distB="0" distL="0" distR="0" wp14:anchorId="7C578F48" wp14:editId="3C1CC753">
            <wp:extent cx="5943600" cy="27279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romXVRatioDistrs.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2727960"/>
                    </a:xfrm>
                    <a:prstGeom prst="rect">
                      <a:avLst/>
                    </a:prstGeom>
                  </pic:spPr>
                </pic:pic>
              </a:graphicData>
            </a:graphic>
          </wp:inline>
        </w:drawing>
      </w:r>
    </w:p>
    <w:p w14:paraId="17B03E72" w14:textId="4D083B79" w:rsidR="00486FC7" w:rsidRDefault="00486FC7" w:rsidP="00486FC7">
      <w:r w:rsidRPr="00015D1C">
        <w:rPr>
          <w:b/>
          <w:bCs/>
        </w:rPr>
        <w:t xml:space="preserve">Figure </w:t>
      </w:r>
      <w:r>
        <w:rPr>
          <w:b/>
          <w:bCs/>
        </w:rPr>
        <w:t>2</w:t>
      </w:r>
      <w:r>
        <w:rPr>
          <w:b/>
          <w:bCs/>
        </w:rPr>
        <w:t>2</w:t>
      </w:r>
      <w:r w:rsidRPr="00015D1C">
        <w:rPr>
          <w:b/>
          <w:bCs/>
        </w:rPr>
        <w:t>:</w:t>
      </w:r>
      <w:r>
        <w:t xml:space="preserve"> Ratio distribution of cis and trans genes for </w:t>
      </w:r>
      <w:r>
        <w:t>one</w:t>
      </w:r>
      <w:r>
        <w:t xml:space="preserve"> </w:t>
      </w:r>
      <w:r>
        <w:t>sample</w:t>
      </w:r>
      <w:r>
        <w:t xml:space="preserve"> aneuploid for chromosome X</w:t>
      </w:r>
      <w:r>
        <w:t>V.</w:t>
      </w:r>
      <w:r>
        <w:t xml:space="preserve">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649D1835" w14:textId="099BE450" w:rsidR="00486FC7" w:rsidRDefault="001F7CF1">
      <w:r>
        <w:rPr>
          <w:noProof/>
        </w:rPr>
        <w:lastRenderedPageBreak/>
        <w:drawing>
          <wp:inline distT="0" distB="0" distL="0" distR="0" wp14:anchorId="715FDC2C" wp14:editId="7C8A5F65">
            <wp:extent cx="5943600" cy="58007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hromXVIRatioDistrs.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5800725"/>
                    </a:xfrm>
                    <a:prstGeom prst="rect">
                      <a:avLst/>
                    </a:prstGeom>
                  </pic:spPr>
                </pic:pic>
              </a:graphicData>
            </a:graphic>
          </wp:inline>
        </w:drawing>
      </w:r>
    </w:p>
    <w:p w14:paraId="27B7A718" w14:textId="65B600A3" w:rsidR="001F7CF1" w:rsidRDefault="001F7CF1" w:rsidP="001F7CF1">
      <w:r w:rsidRPr="00015D1C">
        <w:rPr>
          <w:b/>
          <w:bCs/>
        </w:rPr>
        <w:t xml:space="preserve">Figure </w:t>
      </w:r>
      <w:r>
        <w:rPr>
          <w:b/>
          <w:bCs/>
        </w:rPr>
        <w:t>2</w:t>
      </w:r>
      <w:r>
        <w:rPr>
          <w:b/>
          <w:bCs/>
        </w:rPr>
        <w:t>3</w:t>
      </w:r>
      <w:r w:rsidRPr="00015D1C">
        <w:rPr>
          <w:b/>
          <w:bCs/>
        </w:rPr>
        <w:t>:</w:t>
      </w:r>
      <w:r>
        <w:t xml:space="preserve"> Ratio distribution of cis and trans genes for two lines aneuploid for chromosome X</w:t>
      </w:r>
      <w:r>
        <w:t>VI</w:t>
      </w:r>
      <w:r>
        <w:t xml:space="preserve">.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3C927BFF" w14:textId="77777777" w:rsidR="001F7CF1" w:rsidRDefault="001F7CF1"/>
    <w:p w14:paraId="0CF28BAA" w14:textId="5C8501DA" w:rsidR="00DE6819" w:rsidRDefault="00985EE6">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5A4FA3C" w14:textId="677A1867" w:rsidR="00985EE6" w:rsidRDefault="00985EE6">
      <w:r w:rsidRPr="000A2DAA">
        <w:rPr>
          <w:b/>
          <w:bCs/>
        </w:rPr>
        <w:t>Figure 24:</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00F524F6" w:rsidR="000A2DAA" w:rsidRDefault="000A2DAA"/>
    <w:p w14:paraId="5797B1A8" w14:textId="65611E91" w:rsidR="0056506F" w:rsidRDefault="0056506F">
      <w:r>
        <w:rPr>
          <w:noProof/>
        </w:rPr>
        <w:lastRenderedPageBreak/>
        <w:drawing>
          <wp:inline distT="0" distB="0" distL="0" distR="0" wp14:anchorId="134F7863" wp14:editId="7504A566">
            <wp:extent cx="5943600" cy="4296410"/>
            <wp:effectExtent l="0" t="0" r="12700" b="8890"/>
            <wp:docPr id="29" name="Chart 29">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9DE9A6F" w14:textId="61285637" w:rsidR="00AB159D" w:rsidRDefault="00AB159D">
      <w:r>
        <w:rPr>
          <w:noProof/>
        </w:rPr>
        <w:drawing>
          <wp:inline distT="0" distB="0" distL="0" distR="0" wp14:anchorId="63805B83" wp14:editId="035D27E0">
            <wp:extent cx="5888052" cy="3144520"/>
            <wp:effectExtent l="0" t="0" r="17780" b="17780"/>
            <wp:docPr id="30" name="Chart 30">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08E2336" w14:textId="5DF028B2" w:rsidR="0056506F" w:rsidRDefault="0056506F">
      <w:r w:rsidRPr="00797D4F">
        <w:rPr>
          <w:b/>
          <w:bCs/>
        </w:rPr>
        <w:t>Figure 25:</w:t>
      </w:r>
      <w:r>
        <w:t xml:space="preserve"> Pie chart indicating the percentage of genes falling into various GO categories for ESR genes differentially expressed in hybrid euploid samples. </w:t>
      </w:r>
    </w:p>
    <w:p w14:paraId="615610AD" w14:textId="77777777" w:rsidR="00797D4F" w:rsidRDefault="00797D4F"/>
    <w:p w14:paraId="67B51363" w14:textId="77777777" w:rsidR="007D3E33" w:rsidRPr="007D3E33" w:rsidRDefault="00CA6FD4" w:rsidP="007D3E33">
      <w:pPr>
        <w:pStyle w:val="EndNoteBibliography"/>
        <w:ind w:left="720" w:hanging="720"/>
        <w:rPr>
          <w:noProof/>
        </w:rPr>
      </w:pPr>
      <w:r>
        <w:lastRenderedPageBreak/>
        <w:fldChar w:fldCharType="begin"/>
      </w:r>
      <w:r>
        <w:instrText xml:space="preserve"> ADDIN EN.REFLIST </w:instrText>
      </w:r>
      <w:r>
        <w:fldChar w:fldCharType="separate"/>
      </w:r>
      <w:r w:rsidR="007D3E33" w:rsidRPr="007D3E33">
        <w:rPr>
          <w:noProof/>
        </w:rPr>
        <w:t>Gasch, A. P., P. T. Spellman, C. M. Kao, O. Carmel-Harel, M. B. Eisen</w:t>
      </w:r>
      <w:r w:rsidR="007D3E33" w:rsidRPr="007D3E33">
        <w:rPr>
          <w:i/>
          <w:noProof/>
        </w:rPr>
        <w:t xml:space="preserve"> et al.</w:t>
      </w:r>
      <w:r w:rsidR="007D3E33" w:rsidRPr="007D3E33">
        <w:rPr>
          <w:noProof/>
        </w:rPr>
        <w:t>, 2000 Genomic expression programs in the response of yeast cells to environmental changes. Molecular biology of the cell 11</w:t>
      </w:r>
      <w:r w:rsidR="007D3E33" w:rsidRPr="007D3E33">
        <w:rPr>
          <w:b/>
          <w:noProof/>
        </w:rPr>
        <w:t>:</w:t>
      </w:r>
      <w:r w:rsidR="007D3E33" w:rsidRPr="007D3E33">
        <w:rPr>
          <w:noProof/>
        </w:rPr>
        <w:t xml:space="preserve"> 4241-4257.</w:t>
      </w:r>
    </w:p>
    <w:p w14:paraId="1D83B103" w14:textId="77777777" w:rsidR="007D3E33" w:rsidRPr="007D3E33" w:rsidRDefault="007D3E33" w:rsidP="007D3E33">
      <w:pPr>
        <w:pStyle w:val="EndNoteBibliography"/>
        <w:ind w:left="720" w:hanging="720"/>
        <w:rPr>
          <w:noProof/>
        </w:rPr>
      </w:pPr>
      <w:r w:rsidRPr="007D3E33">
        <w:rPr>
          <w:noProof/>
        </w:rPr>
        <w:t>Kumaran, R., S.-Y. Yang and J.-Y. Leu, 2013 Characterization of chromosome stability in diploid, polyploid and hybrid yeast cells. PLoS One 8</w:t>
      </w:r>
      <w:r w:rsidRPr="007D3E33">
        <w:rPr>
          <w:b/>
          <w:noProof/>
        </w:rPr>
        <w:t>:</w:t>
      </w:r>
      <w:r w:rsidRPr="007D3E33">
        <w:rPr>
          <w:noProof/>
        </w:rPr>
        <w:t xml:space="preserve"> e68094.</w:t>
      </w:r>
    </w:p>
    <w:p w14:paraId="0B6A79A2" w14:textId="77777777" w:rsidR="007D3E33" w:rsidRPr="007D3E33" w:rsidRDefault="007D3E33" w:rsidP="007D3E33">
      <w:pPr>
        <w:pStyle w:val="EndNoteBibliography"/>
        <w:ind w:left="720" w:hanging="720"/>
        <w:rPr>
          <w:noProof/>
        </w:rPr>
      </w:pPr>
      <w:r w:rsidRPr="007D3E33">
        <w:rPr>
          <w:noProof/>
        </w:rPr>
        <w:t>Marinoni, G., M. Manuel, R. F. Petersen, J. Hvidtfeldt, P. Sulo</w:t>
      </w:r>
      <w:r w:rsidRPr="007D3E33">
        <w:rPr>
          <w:i/>
          <w:noProof/>
        </w:rPr>
        <w:t xml:space="preserve"> et al.</w:t>
      </w:r>
      <w:r w:rsidRPr="007D3E33">
        <w:rPr>
          <w:noProof/>
        </w:rPr>
        <w:t>, 1999 Horizontal transfer of genetic material amongSaccharomyces yeasts. Journal of Bacteriology 181</w:t>
      </w:r>
      <w:r w:rsidRPr="007D3E33">
        <w:rPr>
          <w:b/>
          <w:noProof/>
        </w:rPr>
        <w:t>:</w:t>
      </w:r>
      <w:r w:rsidRPr="007D3E33">
        <w:rPr>
          <w:noProof/>
        </w:rPr>
        <w:t xml:space="preserve"> 6488-6496.</w:t>
      </w:r>
    </w:p>
    <w:p w14:paraId="4C6468C4" w14:textId="77777777" w:rsidR="007D3E33" w:rsidRPr="007D3E33" w:rsidRDefault="007D3E33" w:rsidP="007D3E33">
      <w:pPr>
        <w:pStyle w:val="EndNoteBibliography"/>
        <w:ind w:left="720" w:hanging="720"/>
        <w:rPr>
          <w:noProof/>
        </w:rPr>
      </w:pPr>
      <w:r w:rsidRPr="007D3E33">
        <w:rPr>
          <w:noProof/>
        </w:rPr>
        <w:t>Medici, M., E. Porcu, G. Pistis, A. Teumer, S. J. Brown</w:t>
      </w:r>
      <w:r w:rsidRPr="007D3E33">
        <w:rPr>
          <w:i/>
          <w:noProof/>
        </w:rPr>
        <w:t xml:space="preserve"> et al.</w:t>
      </w:r>
      <w:r w:rsidRPr="007D3E33">
        <w:rPr>
          <w:noProof/>
        </w:rPr>
        <w:t>, 2014 Identification of novel genetic Loci associated with thyroid peroxidase antibodies and clinical thyroid disease. PLoS Genet 10</w:t>
      </w:r>
      <w:r w:rsidRPr="007D3E33">
        <w:rPr>
          <w:b/>
          <w:noProof/>
        </w:rPr>
        <w:t>:</w:t>
      </w:r>
      <w:r w:rsidRPr="007D3E33">
        <w:rPr>
          <w:noProof/>
        </w:rPr>
        <w:t xml:space="preserve"> e1004123.</w:t>
      </w:r>
    </w:p>
    <w:p w14:paraId="47322888" w14:textId="77777777" w:rsidR="007D3E33" w:rsidRPr="007D3E33" w:rsidRDefault="007D3E33" w:rsidP="007D3E33">
      <w:pPr>
        <w:pStyle w:val="EndNoteBibliography"/>
        <w:ind w:left="720" w:hanging="720"/>
        <w:rPr>
          <w:noProof/>
        </w:rPr>
      </w:pPr>
      <w:r w:rsidRPr="007D3E33">
        <w:rPr>
          <w:noProof/>
        </w:rPr>
        <w:t>Mulla, W., J. Zhu and R. Li, 2014 Yeast: a simple model system to study complex phenomena of aneuploidy. FEMS microbiology reviews 38</w:t>
      </w:r>
      <w:r w:rsidRPr="007D3E33">
        <w:rPr>
          <w:b/>
          <w:noProof/>
        </w:rPr>
        <w:t>:</w:t>
      </w:r>
      <w:r w:rsidRPr="007D3E33">
        <w:rPr>
          <w:noProof/>
        </w:rPr>
        <w:t xml:space="preserve"> 201-212.</w:t>
      </w:r>
    </w:p>
    <w:p w14:paraId="2B0D96F9" w14:textId="77777777" w:rsidR="007D3E33" w:rsidRPr="007D3E33" w:rsidRDefault="007D3E33" w:rsidP="007D3E33">
      <w:pPr>
        <w:pStyle w:val="EndNoteBibliography"/>
        <w:ind w:left="720" w:hanging="720"/>
        <w:rPr>
          <w:noProof/>
        </w:rPr>
      </w:pPr>
      <w:r w:rsidRPr="007D3E33">
        <w:rPr>
          <w:noProof/>
        </w:rPr>
        <w:t>Osley, M. A., and L. M. Hereford, 1981 Yeast histone genes show dosage compensation. Cell 24</w:t>
      </w:r>
      <w:r w:rsidRPr="007D3E33">
        <w:rPr>
          <w:b/>
          <w:noProof/>
        </w:rPr>
        <w:t>:</w:t>
      </w:r>
      <w:r w:rsidRPr="007D3E33">
        <w:rPr>
          <w:noProof/>
        </w:rPr>
        <w:t xml:space="preserve"> 377-384.</w:t>
      </w:r>
    </w:p>
    <w:p w14:paraId="080BE184" w14:textId="77777777" w:rsidR="007D3E33" w:rsidRPr="007D3E33" w:rsidRDefault="007D3E33" w:rsidP="007D3E33">
      <w:pPr>
        <w:pStyle w:val="EndNoteBibliography"/>
        <w:ind w:left="720" w:hanging="720"/>
        <w:rPr>
          <w:noProof/>
        </w:rPr>
      </w:pPr>
      <w:r w:rsidRPr="007D3E33">
        <w:rPr>
          <w:noProof/>
        </w:rPr>
        <w:t>Peter R. Eriksson, D. G., V. Nagarajavel, and David J. Clark, 2012 Regulation of Histone Gene Expression in Budding Yeast. Genetics 191</w:t>
      </w:r>
      <w:r w:rsidRPr="007D3E33">
        <w:rPr>
          <w:b/>
          <w:noProof/>
        </w:rPr>
        <w:t>:</w:t>
      </w:r>
      <w:r w:rsidRPr="007D3E33">
        <w:rPr>
          <w:noProof/>
        </w:rPr>
        <w:t xml:space="preserve"> 7-20.</w:t>
      </w:r>
    </w:p>
    <w:p w14:paraId="68F72509" w14:textId="77777777" w:rsidR="007D3E33" w:rsidRPr="007D3E33" w:rsidRDefault="007D3E33" w:rsidP="007D3E33">
      <w:pPr>
        <w:pStyle w:val="EndNoteBibliography"/>
        <w:ind w:left="720" w:hanging="720"/>
        <w:rPr>
          <w:noProof/>
        </w:rPr>
      </w:pPr>
      <w:r w:rsidRPr="007D3E33">
        <w:rPr>
          <w:noProof/>
        </w:rPr>
        <w:t>Torres, E. M., N. Dephoure, A. Panneerselvam, C. M. Tucker, C. A. Whittaker</w:t>
      </w:r>
      <w:r w:rsidRPr="007D3E33">
        <w:rPr>
          <w:i/>
          <w:noProof/>
        </w:rPr>
        <w:t xml:space="preserve"> et al.</w:t>
      </w:r>
      <w:r w:rsidRPr="007D3E33">
        <w:rPr>
          <w:noProof/>
        </w:rPr>
        <w:t>, 2010 Identification of aneuploidy-tolerating mutations. Cell 143</w:t>
      </w:r>
      <w:r w:rsidRPr="007D3E33">
        <w:rPr>
          <w:b/>
          <w:noProof/>
        </w:rPr>
        <w:t>:</w:t>
      </w:r>
      <w:r w:rsidRPr="007D3E33">
        <w:rPr>
          <w:noProof/>
        </w:rPr>
        <w:t xml:space="preserve"> 71-83.</w:t>
      </w:r>
    </w:p>
    <w:p w14:paraId="07310BF3" w14:textId="77777777" w:rsidR="007D3E33" w:rsidRPr="007D3E33" w:rsidRDefault="007D3E33" w:rsidP="007D3E33">
      <w:pPr>
        <w:pStyle w:val="EndNoteBibliography"/>
        <w:ind w:left="720" w:hanging="720"/>
        <w:rPr>
          <w:noProof/>
        </w:rPr>
      </w:pPr>
      <w:r w:rsidRPr="007D3E33">
        <w:rPr>
          <w:noProof/>
        </w:rPr>
        <w:t>Zhu, Y. O., M. L. Siegal, D. W. Hall and D. A. Petrov, 2014 Precise estimates of mutation rate and spectrum in yeast. Proceedings of the National Academy of Sciences 111</w:t>
      </w:r>
      <w:r w:rsidRPr="007D3E33">
        <w:rPr>
          <w:b/>
          <w:noProof/>
        </w:rPr>
        <w:t>:</w:t>
      </w:r>
      <w:r w:rsidRPr="007D3E33">
        <w:rPr>
          <w:noProof/>
        </w:rPr>
        <w:t xml:space="preserve"> E2310-E2318.</w:t>
      </w:r>
    </w:p>
    <w:p w14:paraId="0F4FC770" w14:textId="77777777" w:rsidR="007D3E33" w:rsidRPr="007D3E33" w:rsidRDefault="007D3E33" w:rsidP="007D3E33">
      <w:pPr>
        <w:pStyle w:val="EndNoteBibliography"/>
        <w:ind w:left="720" w:hanging="720"/>
        <w:rPr>
          <w:noProof/>
        </w:rPr>
      </w:pPr>
      <w:r w:rsidRPr="007D3E33">
        <w:rPr>
          <w:noProof/>
        </w:rPr>
        <w:t>Zillikens, M. C., S. Demissie, Y. H. Hsu, L. M. Yerges-Armstrong, W. C. Chou</w:t>
      </w:r>
      <w:r w:rsidRPr="007D3E33">
        <w:rPr>
          <w:i/>
          <w:noProof/>
        </w:rPr>
        <w:t xml:space="preserve"> et al.</w:t>
      </w:r>
      <w:r w:rsidRPr="007D3E33">
        <w:rPr>
          <w:noProof/>
        </w:rPr>
        <w:t>, 2017 Erratum: Large meta-analysis of genome-wide association studies identifies five loci for lean body mass. Nat Commun 8</w:t>
      </w:r>
      <w:r w:rsidRPr="007D3E33">
        <w:rPr>
          <w:b/>
          <w:noProof/>
        </w:rPr>
        <w:t>:</w:t>
      </w:r>
      <w:r w:rsidRPr="007D3E33">
        <w:rPr>
          <w:noProof/>
        </w:rPr>
        <w:t xml:space="preserve"> 1414.</w:t>
      </w:r>
    </w:p>
    <w:p w14:paraId="5A3CB9A1" w14:textId="5690E28B" w:rsidR="004F7BC0" w:rsidRDefault="00CA6FD4">
      <w:r>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Celina Mcqueary" w:date="2019-06-14T12:58:00Z" w:initials="HCM">
    <w:p w14:paraId="5B030A2F" w14:textId="77777777" w:rsidR="00121EC8" w:rsidRDefault="001076C4" w:rsidP="001076C4">
      <w:pPr>
        <w:pStyle w:val="CommentText"/>
      </w:pPr>
      <w:r>
        <w:rPr>
          <w:rStyle w:val="CommentReference"/>
        </w:rPr>
        <w:annotationRef/>
      </w:r>
      <w:r>
        <w:t xml:space="preserve">Tie this into my data somehow </w:t>
      </w:r>
      <w:r w:rsidR="00121EC8">
        <w:t>– calculate rate of aneuploidy specifically for chromosome v?</w:t>
      </w:r>
    </w:p>
    <w:p w14:paraId="110359CB" w14:textId="77777777" w:rsidR="007D3E33" w:rsidRDefault="007D3E33" w:rsidP="001076C4">
      <w:pPr>
        <w:pStyle w:val="CommentText"/>
      </w:pPr>
    </w:p>
    <w:p w14:paraId="78A868B2" w14:textId="4B47FE9B" w:rsidR="007D3E33" w:rsidRDefault="007D3E33" w:rsidP="001076C4">
      <w:pPr>
        <w:pStyle w:val="CommentText"/>
      </w:pPr>
      <w:r>
        <w:t>Calculate rate of aneuploidy for each chromosome??</w:t>
      </w:r>
    </w:p>
  </w:comment>
  <w:comment w:id="1" w:author="Holly Celina Mcqueary" w:date="2019-07-12T13:59:00Z" w:initials="HCM">
    <w:p w14:paraId="2BD9971E" w14:textId="7D0DEB62" w:rsidR="007D3E33" w:rsidRDefault="007D3E33">
      <w:pPr>
        <w:pStyle w:val="CommentText"/>
      </w:pPr>
      <w:r>
        <w:rPr>
          <w:rStyle w:val="CommentReference"/>
        </w:rPr>
        <w:annotationRef/>
      </w:r>
      <w:r>
        <w:t>How many total chromosomes were aneuploid?</w:t>
      </w:r>
    </w:p>
  </w:comment>
  <w:comment w:id="2" w:author="Holly Celina Mcqueary" w:date="2019-07-12T14:00:00Z" w:initials="HCM">
    <w:p w14:paraId="386FBEB2" w14:textId="34CF8DB4" w:rsidR="007D3E33" w:rsidRDefault="007D3E33">
      <w:pPr>
        <w:pStyle w:val="CommentText"/>
      </w:pPr>
      <w:r>
        <w:rPr>
          <w:rStyle w:val="CommentReference"/>
        </w:rPr>
        <w:annotationRef/>
      </w:r>
      <w:r>
        <w:t>In the most samples</w:t>
      </w:r>
    </w:p>
  </w:comment>
  <w:comment w:id="3" w:author="Holly Celina Mcqueary" w:date="2019-06-14T13:07:00Z" w:initials="HCM">
    <w:p w14:paraId="7512744C" w14:textId="7F47A1CA" w:rsidR="00D25776" w:rsidRDefault="00D25776">
      <w:pPr>
        <w:pStyle w:val="CommentText"/>
      </w:pPr>
      <w:r>
        <w:rPr>
          <w:rStyle w:val="CommentReference"/>
        </w:rPr>
        <w:annotationRef/>
      </w:r>
      <w:r>
        <w:t xml:space="preserve">I haven’t gotten to this yet </w:t>
      </w:r>
    </w:p>
  </w:comment>
  <w:comment w:id="5" w:author="Holly Celina Mcqueary" w:date="2019-07-12T14:01:00Z" w:initials="HCM">
    <w:p w14:paraId="5FCF5D41" w14:textId="41ED2FCD" w:rsidR="007D3E33" w:rsidRDefault="007D3E33">
      <w:pPr>
        <w:pStyle w:val="CommentText"/>
      </w:pPr>
      <w:r>
        <w:rPr>
          <w:rStyle w:val="CommentReference"/>
        </w:rPr>
        <w:annotationRef/>
      </w:r>
      <w:r>
        <w:t>Where is the data for this, can it be put into a figure?</w:t>
      </w:r>
    </w:p>
  </w:comment>
  <w:comment w:id="4" w:author="Holly Celina Mcqueary" w:date="2019-07-12T14:11:00Z" w:initials="HCM">
    <w:p w14:paraId="32178588" w14:textId="09011BD3" w:rsidR="006B35F1" w:rsidRDefault="006B35F1">
      <w:pPr>
        <w:pStyle w:val="CommentText"/>
      </w:pPr>
      <w:r>
        <w:rPr>
          <w:rStyle w:val="CommentReference"/>
        </w:rPr>
        <w:annotationRef/>
      </w:r>
      <w:r>
        <w:t>I think I just want to get rid of this</w:t>
      </w:r>
    </w:p>
  </w:comment>
  <w:comment w:id="6" w:author="Holly Celina Mcqueary" w:date="2019-07-08T16:20:00Z" w:initials="HCM">
    <w:p w14:paraId="70814377" w14:textId="643E3BDC" w:rsidR="00A42424" w:rsidRDefault="00A42424">
      <w:pPr>
        <w:pStyle w:val="CommentText"/>
      </w:pPr>
      <w:r>
        <w:rPr>
          <w:rStyle w:val="CommentReference"/>
        </w:rPr>
        <w:annotationRef/>
      </w:r>
      <w:r>
        <w:t>I think this is a dumb sentence</w:t>
      </w:r>
    </w:p>
  </w:comment>
  <w:comment w:id="7" w:author="Holly Celina Mcqueary" w:date="2019-07-12T14:02:00Z" w:initials="HCM">
    <w:p w14:paraId="063396E1" w14:textId="56DDDFD4" w:rsidR="007D3E33" w:rsidRDefault="007D3E33">
      <w:pPr>
        <w:pStyle w:val="CommentText"/>
      </w:pPr>
      <w:r>
        <w:rPr>
          <w:rStyle w:val="CommentReference"/>
        </w:rPr>
        <w:annotationRef/>
      </w:r>
      <w:r>
        <w:t>Get rid of Tukey’s and just use comparison against expected gene expression</w:t>
      </w:r>
    </w:p>
  </w:comment>
  <w:comment w:id="8" w:author="Holly Celina Mcqueary" w:date="2019-07-12T14:02:00Z" w:initials="HCM">
    <w:p w14:paraId="5448F097" w14:textId="4139C041" w:rsidR="007D3E33" w:rsidRDefault="007D3E33">
      <w:pPr>
        <w:pStyle w:val="CommentText"/>
      </w:pPr>
      <w:r>
        <w:rPr>
          <w:rStyle w:val="CommentReference"/>
        </w:rPr>
        <w:annotationRef/>
      </w:r>
      <w:r>
        <w:t>Figure!</w:t>
      </w:r>
    </w:p>
  </w:comment>
  <w:comment w:id="10" w:author="Holly Celina Mcqueary" w:date="2019-06-14T14:01:00Z" w:initials="HCM">
    <w:p w14:paraId="1E99055F" w14:textId="79E7A28A" w:rsidR="00D25776" w:rsidRDefault="00D25776">
      <w:pPr>
        <w:pStyle w:val="CommentText"/>
      </w:pPr>
      <w:r>
        <w:rPr>
          <w:rStyle w:val="CommentReference"/>
        </w:rPr>
        <w:annotationRef/>
      </w:r>
      <w:r>
        <w:t xml:space="preserve">I’m not sure this is </w:t>
      </w:r>
      <w:proofErr w:type="gramStart"/>
      <w:r>
        <w:t>true..</w:t>
      </w:r>
      <w:proofErr w:type="gramEnd"/>
      <w:r>
        <w:t xml:space="preserve"> did </w:t>
      </w:r>
      <w:bookmarkStart w:id="11" w:name="_GoBack"/>
      <w:bookmarkEnd w:id="11"/>
      <w:r>
        <w:t xml:space="preserve">yeast evolve </w:t>
      </w:r>
      <w:r w:rsidR="007F321F">
        <w:t>before</w:t>
      </w:r>
      <w:r>
        <w:t xml:space="preserve"> drosophila? (assuming yes but probably should cite something here)</w:t>
      </w:r>
    </w:p>
  </w:comment>
  <w:comment w:id="9" w:author="Holly Celina Mcqueary" w:date="2019-07-12T14:02:00Z" w:initials="HCM">
    <w:p w14:paraId="343B4573" w14:textId="0B5E91B8" w:rsidR="007D3E33" w:rsidRDefault="007D3E33">
      <w:pPr>
        <w:pStyle w:val="CommentText"/>
      </w:pPr>
      <w:r>
        <w:rPr>
          <w:rStyle w:val="CommentReference"/>
        </w:rPr>
        <w:annotationRef/>
      </w:r>
      <w:r>
        <w:t>This is more of a discussion paragraph than results.</w:t>
      </w:r>
    </w:p>
  </w:comment>
  <w:comment w:id="12" w:author="Holly Celina Mcqueary" w:date="2019-07-12T14:03:00Z" w:initials="HCM">
    <w:p w14:paraId="0E0654CC" w14:textId="0CD9662B" w:rsidR="007D3E33" w:rsidRDefault="007D3E33">
      <w:pPr>
        <w:pStyle w:val="CommentText"/>
      </w:pPr>
      <w:r>
        <w:rPr>
          <w:rStyle w:val="CommentReference"/>
        </w:rPr>
        <w:annotationRef/>
      </w:r>
      <w:r>
        <w:t xml:space="preserve">Review this data and make sure this is correct. </w:t>
      </w:r>
    </w:p>
  </w:comment>
  <w:comment w:id="13" w:author="Holly Celina Mcqueary" w:date="2019-06-14T14:54:00Z" w:initials="HCM">
    <w:p w14:paraId="60E3CD68" w14:textId="3FC3FBF6" w:rsidR="005D4B4C" w:rsidRDefault="005D4B4C">
      <w:pPr>
        <w:pStyle w:val="CommentText"/>
      </w:pPr>
      <w:r>
        <w:rPr>
          <w:rStyle w:val="CommentReference"/>
        </w:rPr>
        <w:annotationRef/>
      </w:r>
      <w:r>
        <w:t xml:space="preserve">I don’t have any figures for this data yet, still thinking of how best to display it. (It’s currently in excel spreadsheets). </w:t>
      </w:r>
    </w:p>
  </w:comment>
  <w:comment w:id="14" w:author="Holly Celina Mcqueary" w:date="2019-07-12T14:03:00Z" w:initials="HCM">
    <w:p w14:paraId="2E268556" w14:textId="1244F105" w:rsidR="007D3E33" w:rsidRDefault="007D3E33">
      <w:pPr>
        <w:pStyle w:val="CommentText"/>
      </w:pPr>
      <w:r>
        <w:rPr>
          <w:rStyle w:val="CommentReference"/>
        </w:rPr>
        <w:annotationRef/>
      </w:r>
      <w:r>
        <w:t>All of this needs to be looked at again</w:t>
      </w:r>
    </w:p>
  </w:comment>
  <w:comment w:id="15" w:author="Holly Celina Mcqueary" w:date="2019-07-12T14:03:00Z" w:initials="HCM">
    <w:p w14:paraId="555DBF16" w14:textId="5457F8AA" w:rsidR="007D3E33" w:rsidRDefault="007D3E33">
      <w:pPr>
        <w:pStyle w:val="CommentText"/>
      </w:pPr>
      <w:r>
        <w:rPr>
          <w:rStyle w:val="CommentReference"/>
        </w:rPr>
        <w:annotationRef/>
      </w:r>
      <w:r>
        <w:t xml:space="preserve">What are our results exactly? </w:t>
      </w:r>
    </w:p>
  </w:comment>
  <w:comment w:id="16" w:author="Holly Celina Mcqueary" w:date="2019-07-12T14:03:00Z" w:initials="HCM">
    <w:p w14:paraId="3E28D27A" w14:textId="3051506C" w:rsidR="007D3E33" w:rsidRDefault="007D3E33">
      <w:pPr>
        <w:pStyle w:val="CommentText"/>
      </w:pPr>
      <w:r>
        <w:rPr>
          <w:rStyle w:val="CommentReference"/>
        </w:rPr>
        <w:annotationRef/>
      </w:r>
      <w:r>
        <w:t xml:space="preserve">What else? There’s a couple of figures for this </w:t>
      </w:r>
    </w:p>
  </w:comment>
  <w:comment w:id="18" w:author="Holly Celina Mcqueary" w:date="2019-06-14T14:54:00Z" w:initials="HCM">
    <w:p w14:paraId="00C0DC0F" w14:textId="67D0E2E2" w:rsidR="005D4B4C" w:rsidRDefault="005D4B4C">
      <w:pPr>
        <w:pStyle w:val="CommentText"/>
      </w:pPr>
      <w:r>
        <w:rPr>
          <w:rStyle w:val="CommentReference"/>
        </w:rPr>
        <w:annotationRef/>
      </w:r>
      <w:r>
        <w:t xml:space="preserve">I haven’t looked at these yet </w:t>
      </w:r>
    </w:p>
  </w:comment>
  <w:comment w:id="17" w:author="Holly Celina Mcqueary" w:date="2019-07-12T14:04:00Z" w:initials="HCM">
    <w:p w14:paraId="094A1722" w14:textId="42DD14EF" w:rsidR="007D3E33" w:rsidRDefault="007D3E33">
      <w:pPr>
        <w:pStyle w:val="CommentText"/>
      </w:pPr>
      <w:r>
        <w:rPr>
          <w:rStyle w:val="CommentReference"/>
        </w:rPr>
        <w:annotationRef/>
      </w:r>
      <w:r>
        <w:t>***</w:t>
      </w:r>
    </w:p>
  </w:comment>
  <w:comment w:id="19" w:author="Holly Celina Mcqueary" w:date="2019-06-14T14:59:00Z" w:initials="HCM">
    <w:p w14:paraId="46E1EA88" w14:textId="4071A604" w:rsidR="0064725C" w:rsidRDefault="0064725C">
      <w:pPr>
        <w:pStyle w:val="CommentText"/>
      </w:pPr>
      <w:r>
        <w:rPr>
          <w:rStyle w:val="CommentReference"/>
        </w:rPr>
        <w:annotationRef/>
      </w:r>
      <w:r>
        <w:t xml:space="preserve">I need to redo this analysis. </w:t>
      </w:r>
    </w:p>
  </w:comment>
  <w:comment w:id="20" w:author="Holly Celina Mcqueary" w:date="2019-07-12T14:04:00Z" w:initials="HCM">
    <w:p w14:paraId="0C64DD78" w14:textId="77777777" w:rsidR="007D3E33" w:rsidRDefault="007D3E33">
      <w:pPr>
        <w:pStyle w:val="CommentText"/>
      </w:pPr>
      <w:r>
        <w:rPr>
          <w:rStyle w:val="CommentReference"/>
        </w:rPr>
        <w:annotationRef/>
      </w:r>
      <w:r>
        <w:t>*****</w:t>
      </w:r>
    </w:p>
    <w:p w14:paraId="153D8303" w14:textId="2F5FE1C4" w:rsidR="007D3E33" w:rsidRDefault="007D3E33">
      <w:pPr>
        <w:pStyle w:val="CommentText"/>
      </w:pPr>
    </w:p>
  </w:comment>
  <w:comment w:id="21" w:author="Holly Celina Mcqueary" w:date="2019-06-14T14:01:00Z" w:initials="HCM">
    <w:p w14:paraId="333F20C6" w14:textId="010F32E3" w:rsidR="00D25776" w:rsidRDefault="00D25776">
      <w:pPr>
        <w:pStyle w:val="CommentText"/>
      </w:pPr>
      <w:r>
        <w:rPr>
          <w:rStyle w:val="CommentReference"/>
        </w:rPr>
        <w:annotationRef/>
      </w:r>
      <w:r>
        <w:t xml:space="preserve">I wrote this and now I have no idea what I was talking ab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A868B2" w15:done="0"/>
  <w15:commentEx w15:paraId="2BD9971E" w15:done="1"/>
  <w15:commentEx w15:paraId="386FBEB2" w15:done="0"/>
  <w15:commentEx w15:paraId="7512744C" w15:done="0"/>
  <w15:commentEx w15:paraId="5FCF5D41" w15:done="1"/>
  <w15:commentEx w15:paraId="32178588" w15:done="0"/>
  <w15:commentEx w15:paraId="70814377" w15:done="1"/>
  <w15:commentEx w15:paraId="063396E1" w15:done="0"/>
  <w15:commentEx w15:paraId="5448F097" w15:done="0"/>
  <w15:commentEx w15:paraId="1E99055F" w15:done="0"/>
  <w15:commentEx w15:paraId="343B4573" w15:done="0"/>
  <w15:commentEx w15:paraId="0E0654CC" w15:done="0"/>
  <w15:commentEx w15:paraId="60E3CD68" w15:done="0"/>
  <w15:commentEx w15:paraId="2E268556" w15:done="0"/>
  <w15:commentEx w15:paraId="555DBF16" w15:done="0"/>
  <w15:commentEx w15:paraId="3E28D27A" w15:done="0"/>
  <w15:commentEx w15:paraId="00C0DC0F" w15:done="0"/>
  <w15:commentEx w15:paraId="094A1722" w15:done="0"/>
  <w15:commentEx w15:paraId="46E1EA88" w15:done="0"/>
  <w15:commentEx w15:paraId="153D8303" w15:done="0"/>
  <w15:commentEx w15:paraId="333F20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A868B2" w16cid:durableId="20AE188F"/>
  <w16cid:commentId w16cid:paraId="2BD9971E" w16cid:durableId="20D310CA"/>
  <w16cid:commentId w16cid:paraId="386FBEB2" w16cid:durableId="20D310EC"/>
  <w16cid:commentId w16cid:paraId="7512744C" w16cid:durableId="20AE1A9E"/>
  <w16cid:commentId w16cid:paraId="5FCF5D41" w16cid:durableId="20D3113F"/>
  <w16cid:commentId w16cid:paraId="32178588" w16cid:durableId="20D31375"/>
  <w16cid:commentId w16cid:paraId="063396E1" w16cid:durableId="20D31166"/>
  <w16cid:commentId w16cid:paraId="5448F097" w16cid:durableId="20D3117B"/>
  <w16cid:commentId w16cid:paraId="1E99055F" w16cid:durableId="20AE2743"/>
  <w16cid:commentId w16cid:paraId="343B4573" w16cid:durableId="20D31186"/>
  <w16cid:commentId w16cid:paraId="0E0654CC" w16cid:durableId="20D31194"/>
  <w16cid:commentId w16cid:paraId="60E3CD68" w16cid:durableId="20AE33AE"/>
  <w16cid:commentId w16cid:paraId="2E268556" w16cid:durableId="20D311A3"/>
  <w16cid:commentId w16cid:paraId="555DBF16" w16cid:durableId="20D311B3"/>
  <w16cid:commentId w16cid:paraId="3E28D27A" w16cid:durableId="20D311C1"/>
  <w16cid:commentId w16cid:paraId="00C0DC0F" w16cid:durableId="20AE3398"/>
  <w16cid:commentId w16cid:paraId="094A1722" w16cid:durableId="20D311D1"/>
  <w16cid:commentId w16cid:paraId="46E1EA88" w16cid:durableId="20AE34B7"/>
  <w16cid:commentId w16cid:paraId="153D8303" w16cid:durableId="20D311D8"/>
  <w16cid:commentId w16cid:paraId="333F20C6" w16cid:durableId="20AE27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Celina Mcqueary">
    <w15:presenceInfo w15:providerId="AD" w15:userId="S::hcm14449@uga.edu::45116c23-686c-47e5-9090-67907b183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29&lt;/item&gt;&lt;item&gt;56&lt;/item&gt;&lt;item&gt;204&lt;/item&gt;&lt;item&gt;217&lt;/item&gt;&lt;item&gt;222&lt;/item&gt;&lt;item&gt;329&lt;/item&gt;&lt;item&gt;333&lt;/item&gt;&lt;item&gt;529&lt;/item&gt;&lt;item&gt;545&lt;/item&gt;&lt;item&gt;566&lt;/item&gt;&lt;/record-ids&gt;&lt;/item&gt;&lt;/Libraries&gt;"/>
  </w:docVars>
  <w:rsids>
    <w:rsidRoot w:val="004F7BC0"/>
    <w:rsid w:val="00000760"/>
    <w:rsid w:val="00015D1C"/>
    <w:rsid w:val="00021849"/>
    <w:rsid w:val="000306BA"/>
    <w:rsid w:val="0004630B"/>
    <w:rsid w:val="0005095D"/>
    <w:rsid w:val="0005619D"/>
    <w:rsid w:val="0007471A"/>
    <w:rsid w:val="00084E60"/>
    <w:rsid w:val="00087352"/>
    <w:rsid w:val="00096E18"/>
    <w:rsid w:val="000A2DAA"/>
    <w:rsid w:val="000A30FB"/>
    <w:rsid w:val="000C1956"/>
    <w:rsid w:val="000C5C1B"/>
    <w:rsid w:val="000D350E"/>
    <w:rsid w:val="000F2296"/>
    <w:rsid w:val="00101534"/>
    <w:rsid w:val="00101CB8"/>
    <w:rsid w:val="001076C4"/>
    <w:rsid w:val="00121EC8"/>
    <w:rsid w:val="00122926"/>
    <w:rsid w:val="001268B9"/>
    <w:rsid w:val="00133BEB"/>
    <w:rsid w:val="00140A6E"/>
    <w:rsid w:val="00144171"/>
    <w:rsid w:val="00152DF1"/>
    <w:rsid w:val="00153E79"/>
    <w:rsid w:val="00173236"/>
    <w:rsid w:val="00181CA8"/>
    <w:rsid w:val="00187B17"/>
    <w:rsid w:val="00196E91"/>
    <w:rsid w:val="001B506E"/>
    <w:rsid w:val="001C5048"/>
    <w:rsid w:val="001C6C9E"/>
    <w:rsid w:val="001D6346"/>
    <w:rsid w:val="001E16D9"/>
    <w:rsid w:val="001F7CF1"/>
    <w:rsid w:val="00213525"/>
    <w:rsid w:val="0021424A"/>
    <w:rsid w:val="002240C7"/>
    <w:rsid w:val="00250787"/>
    <w:rsid w:val="00270900"/>
    <w:rsid w:val="00275095"/>
    <w:rsid w:val="00277D2B"/>
    <w:rsid w:val="00283A96"/>
    <w:rsid w:val="002A3599"/>
    <w:rsid w:val="002C5D6A"/>
    <w:rsid w:val="00317289"/>
    <w:rsid w:val="00372435"/>
    <w:rsid w:val="00393233"/>
    <w:rsid w:val="00394CAF"/>
    <w:rsid w:val="0039620C"/>
    <w:rsid w:val="00397FF1"/>
    <w:rsid w:val="003A658E"/>
    <w:rsid w:val="003A6FB3"/>
    <w:rsid w:val="003B37B2"/>
    <w:rsid w:val="003C3348"/>
    <w:rsid w:val="003F1F95"/>
    <w:rsid w:val="003F58BD"/>
    <w:rsid w:val="00405328"/>
    <w:rsid w:val="00433C0A"/>
    <w:rsid w:val="004374D9"/>
    <w:rsid w:val="00440052"/>
    <w:rsid w:val="004430BF"/>
    <w:rsid w:val="004467D1"/>
    <w:rsid w:val="00446FEB"/>
    <w:rsid w:val="00466E8F"/>
    <w:rsid w:val="004758AF"/>
    <w:rsid w:val="00483E8C"/>
    <w:rsid w:val="00486FC7"/>
    <w:rsid w:val="00493B3F"/>
    <w:rsid w:val="004948FD"/>
    <w:rsid w:val="004B2197"/>
    <w:rsid w:val="004B34B4"/>
    <w:rsid w:val="004C1419"/>
    <w:rsid w:val="004C29E8"/>
    <w:rsid w:val="004D3C2A"/>
    <w:rsid w:val="004E1CA6"/>
    <w:rsid w:val="004E34AD"/>
    <w:rsid w:val="004E6D8E"/>
    <w:rsid w:val="004F2160"/>
    <w:rsid w:val="004F4855"/>
    <w:rsid w:val="004F7BC0"/>
    <w:rsid w:val="00507285"/>
    <w:rsid w:val="00523C94"/>
    <w:rsid w:val="00532402"/>
    <w:rsid w:val="0056506F"/>
    <w:rsid w:val="00566DFD"/>
    <w:rsid w:val="005673F8"/>
    <w:rsid w:val="005A6F69"/>
    <w:rsid w:val="005B60AE"/>
    <w:rsid w:val="005C123F"/>
    <w:rsid w:val="005C140E"/>
    <w:rsid w:val="005C7F2E"/>
    <w:rsid w:val="005D4B4C"/>
    <w:rsid w:val="005F1CEE"/>
    <w:rsid w:val="005F4619"/>
    <w:rsid w:val="00623142"/>
    <w:rsid w:val="0064608F"/>
    <w:rsid w:val="0064725C"/>
    <w:rsid w:val="00665F05"/>
    <w:rsid w:val="00686FFE"/>
    <w:rsid w:val="006876F4"/>
    <w:rsid w:val="00696593"/>
    <w:rsid w:val="00697AD1"/>
    <w:rsid w:val="006A17F1"/>
    <w:rsid w:val="006B35F1"/>
    <w:rsid w:val="006D5297"/>
    <w:rsid w:val="006F0388"/>
    <w:rsid w:val="00710BDC"/>
    <w:rsid w:val="007132A9"/>
    <w:rsid w:val="00714441"/>
    <w:rsid w:val="00721027"/>
    <w:rsid w:val="00722BD3"/>
    <w:rsid w:val="00730301"/>
    <w:rsid w:val="0073698A"/>
    <w:rsid w:val="00737B4F"/>
    <w:rsid w:val="007569AA"/>
    <w:rsid w:val="007625BB"/>
    <w:rsid w:val="00763304"/>
    <w:rsid w:val="00770BA7"/>
    <w:rsid w:val="00792F78"/>
    <w:rsid w:val="007961F1"/>
    <w:rsid w:val="00797D4F"/>
    <w:rsid w:val="007A391E"/>
    <w:rsid w:val="007B57F9"/>
    <w:rsid w:val="007B7194"/>
    <w:rsid w:val="007C14E6"/>
    <w:rsid w:val="007D3E33"/>
    <w:rsid w:val="007D64A6"/>
    <w:rsid w:val="007E30D6"/>
    <w:rsid w:val="007F2F9A"/>
    <w:rsid w:val="007F321F"/>
    <w:rsid w:val="00811057"/>
    <w:rsid w:val="008236D4"/>
    <w:rsid w:val="00825473"/>
    <w:rsid w:val="008441A5"/>
    <w:rsid w:val="0085450B"/>
    <w:rsid w:val="00855CD2"/>
    <w:rsid w:val="00867EA9"/>
    <w:rsid w:val="00883A21"/>
    <w:rsid w:val="00891538"/>
    <w:rsid w:val="008939ED"/>
    <w:rsid w:val="008B2215"/>
    <w:rsid w:val="008B2532"/>
    <w:rsid w:val="008B60D2"/>
    <w:rsid w:val="008B6F61"/>
    <w:rsid w:val="008D684F"/>
    <w:rsid w:val="00903A0E"/>
    <w:rsid w:val="00906AEF"/>
    <w:rsid w:val="00911433"/>
    <w:rsid w:val="00912DE2"/>
    <w:rsid w:val="00924C3C"/>
    <w:rsid w:val="009300E0"/>
    <w:rsid w:val="009365AF"/>
    <w:rsid w:val="0094173F"/>
    <w:rsid w:val="00953A16"/>
    <w:rsid w:val="00963A3F"/>
    <w:rsid w:val="00975825"/>
    <w:rsid w:val="00976467"/>
    <w:rsid w:val="00983E76"/>
    <w:rsid w:val="00985EE6"/>
    <w:rsid w:val="009A0A8A"/>
    <w:rsid w:val="009A2ED6"/>
    <w:rsid w:val="009C1689"/>
    <w:rsid w:val="009D432F"/>
    <w:rsid w:val="009D4DE4"/>
    <w:rsid w:val="00A03201"/>
    <w:rsid w:val="00A05841"/>
    <w:rsid w:val="00A14A97"/>
    <w:rsid w:val="00A21C74"/>
    <w:rsid w:val="00A42424"/>
    <w:rsid w:val="00A54166"/>
    <w:rsid w:val="00A600EF"/>
    <w:rsid w:val="00A65CBD"/>
    <w:rsid w:val="00A663A4"/>
    <w:rsid w:val="00A834E6"/>
    <w:rsid w:val="00A85F88"/>
    <w:rsid w:val="00AA46E8"/>
    <w:rsid w:val="00AA58FF"/>
    <w:rsid w:val="00AB159D"/>
    <w:rsid w:val="00AC0EE8"/>
    <w:rsid w:val="00AC3B78"/>
    <w:rsid w:val="00AE1A7B"/>
    <w:rsid w:val="00AF386E"/>
    <w:rsid w:val="00AF6E40"/>
    <w:rsid w:val="00B02180"/>
    <w:rsid w:val="00B14CFC"/>
    <w:rsid w:val="00B23316"/>
    <w:rsid w:val="00B30703"/>
    <w:rsid w:val="00B36DC4"/>
    <w:rsid w:val="00B436FF"/>
    <w:rsid w:val="00B47414"/>
    <w:rsid w:val="00B57717"/>
    <w:rsid w:val="00B57CBF"/>
    <w:rsid w:val="00B67301"/>
    <w:rsid w:val="00B75E5C"/>
    <w:rsid w:val="00B76CED"/>
    <w:rsid w:val="00B854B9"/>
    <w:rsid w:val="00B86F82"/>
    <w:rsid w:val="00BB5DD6"/>
    <w:rsid w:val="00BD4618"/>
    <w:rsid w:val="00C12476"/>
    <w:rsid w:val="00C1630A"/>
    <w:rsid w:val="00C374C8"/>
    <w:rsid w:val="00C436A1"/>
    <w:rsid w:val="00C61567"/>
    <w:rsid w:val="00C648CC"/>
    <w:rsid w:val="00C74118"/>
    <w:rsid w:val="00C91D9B"/>
    <w:rsid w:val="00CA4319"/>
    <w:rsid w:val="00CA6FD4"/>
    <w:rsid w:val="00CA7502"/>
    <w:rsid w:val="00CB3EED"/>
    <w:rsid w:val="00CC1A5C"/>
    <w:rsid w:val="00CC1B2A"/>
    <w:rsid w:val="00CC3905"/>
    <w:rsid w:val="00CD3C1D"/>
    <w:rsid w:val="00D15D00"/>
    <w:rsid w:val="00D25776"/>
    <w:rsid w:val="00D30357"/>
    <w:rsid w:val="00D34FCB"/>
    <w:rsid w:val="00D412B6"/>
    <w:rsid w:val="00D46594"/>
    <w:rsid w:val="00D538B2"/>
    <w:rsid w:val="00D602CD"/>
    <w:rsid w:val="00D842EE"/>
    <w:rsid w:val="00D8718F"/>
    <w:rsid w:val="00D975DC"/>
    <w:rsid w:val="00DA2406"/>
    <w:rsid w:val="00DB48B3"/>
    <w:rsid w:val="00DC40D2"/>
    <w:rsid w:val="00DC6C84"/>
    <w:rsid w:val="00DD0A99"/>
    <w:rsid w:val="00DD2777"/>
    <w:rsid w:val="00DD3E39"/>
    <w:rsid w:val="00DE180C"/>
    <w:rsid w:val="00DE2EB9"/>
    <w:rsid w:val="00DE500A"/>
    <w:rsid w:val="00DE6819"/>
    <w:rsid w:val="00DF530C"/>
    <w:rsid w:val="00E03D3B"/>
    <w:rsid w:val="00E12979"/>
    <w:rsid w:val="00E15665"/>
    <w:rsid w:val="00E203F1"/>
    <w:rsid w:val="00E26B0F"/>
    <w:rsid w:val="00E33633"/>
    <w:rsid w:val="00E37335"/>
    <w:rsid w:val="00E45046"/>
    <w:rsid w:val="00E500BC"/>
    <w:rsid w:val="00E70FAC"/>
    <w:rsid w:val="00E85E69"/>
    <w:rsid w:val="00E96997"/>
    <w:rsid w:val="00EA1F1A"/>
    <w:rsid w:val="00EA731B"/>
    <w:rsid w:val="00EB669B"/>
    <w:rsid w:val="00EE41F5"/>
    <w:rsid w:val="00EE41F9"/>
    <w:rsid w:val="00F24A7C"/>
    <w:rsid w:val="00F25654"/>
    <w:rsid w:val="00F45EA9"/>
    <w:rsid w:val="00F57206"/>
    <w:rsid w:val="00F677D5"/>
    <w:rsid w:val="00F7614B"/>
    <w:rsid w:val="00F812B9"/>
    <w:rsid w:val="00F82947"/>
    <w:rsid w:val="00F92DE7"/>
    <w:rsid w:val="00F953D5"/>
    <w:rsid w:val="00FA2358"/>
    <w:rsid w:val="00FA482D"/>
    <w:rsid w:val="00FB09D6"/>
    <w:rsid w:val="00FB1C65"/>
    <w:rsid w:val="00FB58F3"/>
    <w:rsid w:val="00FC6431"/>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chart" Target="charts/chart2.xml"/><Relationship Id="rId26" Type="http://schemas.openxmlformats.org/officeDocument/2006/relationships/image" Target="media/image14.emf"/><Relationship Id="rId39" Type="http://schemas.openxmlformats.org/officeDocument/2006/relationships/theme" Target="theme/theme1.xml"/><Relationship Id="rId21" Type="http://schemas.openxmlformats.org/officeDocument/2006/relationships/chart" Target="charts/chart3.xml"/><Relationship Id="rId34" Type="http://schemas.openxmlformats.org/officeDocument/2006/relationships/chart" Target="charts/chart5.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3.emf"/><Relationship Id="rId33" Type="http://schemas.openxmlformats.org/officeDocument/2006/relationships/image" Target="media/image21.emf"/><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7.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chart" Target="charts/chart7.xml"/><Relationship Id="rId10" Type="http://schemas.openxmlformats.org/officeDocument/2006/relationships/image" Target="media/image2.png"/><Relationship Id="rId19" Type="http://schemas.openxmlformats.org/officeDocument/2006/relationships/image" Target="media/image10.emf"/><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chart" Target="charts/chart4.xml"/><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chart" Target="charts/chart6.xml"/><Relationship Id="rId8" Type="http://schemas.openxmlformats.org/officeDocument/2006/relationships/chart" Target="charts/chart1.xm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40C-F04A-AF7A-C43BB3EF383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40C-F04A-AF7A-C43BB3EF383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40C-F04A-AF7A-C43BB3EF383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40C-F04A-AF7A-C43BB3EF383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40C-F04A-AF7A-C43BB3EF383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40C-F04A-AF7A-C43BB3EF383D}"/>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F40C-F04A-AF7A-C43BB3EF383D}"/>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E7D-194F-94EC-D5FEADEFB43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E7D-194F-94EC-D5FEADEFB43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E7D-194F-94EC-D5FEADEFB43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E7D-194F-94EC-D5FEADEFB43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E7D-194F-94EC-D5FEADEFB435}"/>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5E7D-194F-94EC-D5FEADEFB435}"/>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0</TotalTime>
  <Pages>27</Pages>
  <Words>4229</Words>
  <Characters>2410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104</cp:revision>
  <cp:lastPrinted>2019-07-12T17:33:00Z</cp:lastPrinted>
  <dcterms:created xsi:type="dcterms:W3CDTF">2019-01-04T20:46:00Z</dcterms:created>
  <dcterms:modified xsi:type="dcterms:W3CDTF">2019-07-12T18:13:00Z</dcterms:modified>
</cp:coreProperties>
</file>